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CC86F" w14:textId="77777777" w:rsidR="00D032C9" w:rsidRPr="00FE1DF8" w:rsidRDefault="00095EFB" w:rsidP="00FE1DF8">
      <w:pPr>
        <w:spacing w:line="360" w:lineRule="auto"/>
        <w:jc w:val="center"/>
        <w:rPr>
          <w:rFonts w:ascii="Times New Roman" w:hAnsi="Times New Roman" w:cs="Times New Roman"/>
          <w:b/>
          <w:bCs/>
          <w:sz w:val="24"/>
          <w:szCs w:val="24"/>
        </w:rPr>
      </w:pPr>
      <w:r w:rsidRPr="00FE1DF8">
        <w:rPr>
          <w:rFonts w:ascii="Times New Roman" w:hAnsi="Times New Roman" w:cs="Times New Roman"/>
          <w:b/>
          <w:bCs/>
          <w:sz w:val="24"/>
          <w:szCs w:val="24"/>
        </w:rPr>
        <w:t>PEMBERDAYAAN MASYARAKAT MELALUI PROGRAM LPK BINA MULYA DESA BLOROK KEC.BRANGSONG KAB. KENDAL</w:t>
      </w:r>
    </w:p>
    <w:p w14:paraId="2422182D" w14:textId="2B2DA693" w:rsidR="00095EFB" w:rsidRPr="00E833FA" w:rsidRDefault="00095EFB" w:rsidP="00FE1DF8">
      <w:pPr>
        <w:spacing w:line="360" w:lineRule="auto"/>
        <w:jc w:val="center"/>
        <w:rPr>
          <w:rFonts w:ascii="Times New Roman" w:hAnsi="Times New Roman" w:cs="Times New Roman"/>
          <w:sz w:val="24"/>
          <w:szCs w:val="24"/>
        </w:rPr>
      </w:pPr>
      <w:r w:rsidRPr="00E833FA">
        <w:rPr>
          <w:rFonts w:ascii="Times New Roman" w:hAnsi="Times New Roman" w:cs="Times New Roman"/>
          <w:sz w:val="24"/>
          <w:szCs w:val="24"/>
        </w:rPr>
        <w:t>DEWI NILAM SARI</w:t>
      </w:r>
    </w:p>
    <w:p w14:paraId="4B06459F" w14:textId="115C30AB" w:rsidR="00095EFB" w:rsidRPr="00FE1DF8" w:rsidRDefault="00095EFB" w:rsidP="00FE1DF8">
      <w:pPr>
        <w:spacing w:line="360" w:lineRule="auto"/>
        <w:jc w:val="center"/>
        <w:rPr>
          <w:rFonts w:ascii="Times New Roman" w:hAnsi="Times New Roman" w:cs="Times New Roman"/>
          <w:sz w:val="24"/>
          <w:szCs w:val="24"/>
        </w:rPr>
      </w:pPr>
      <w:r w:rsidRPr="00FE1DF8">
        <w:rPr>
          <w:rFonts w:ascii="Times New Roman" w:hAnsi="Times New Roman" w:cs="Times New Roman"/>
          <w:sz w:val="24"/>
          <w:szCs w:val="24"/>
        </w:rPr>
        <w:t>UIN WALISONGO SEMARANG</w:t>
      </w:r>
    </w:p>
    <w:p w14:paraId="4AA9C558" w14:textId="77777777" w:rsidR="00095EFB" w:rsidRPr="00FE1DF8" w:rsidRDefault="00095EFB" w:rsidP="00FE1DF8">
      <w:pPr>
        <w:spacing w:line="360" w:lineRule="auto"/>
        <w:jc w:val="center"/>
        <w:rPr>
          <w:rFonts w:ascii="Times New Roman" w:hAnsi="Times New Roman" w:cs="Times New Roman"/>
          <w:sz w:val="24"/>
          <w:szCs w:val="24"/>
        </w:rPr>
      </w:pPr>
      <w:r w:rsidRPr="00FE1DF8">
        <w:rPr>
          <w:rFonts w:ascii="Times New Roman" w:hAnsi="Times New Roman" w:cs="Times New Roman"/>
          <w:sz w:val="24"/>
          <w:szCs w:val="24"/>
        </w:rPr>
        <w:t xml:space="preserve">E-mail : </w:t>
      </w:r>
      <w:hyperlink r:id="rId8" w:history="1">
        <w:r w:rsidR="008F39DD" w:rsidRPr="00FE1DF8">
          <w:rPr>
            <w:rStyle w:val="Hyperlink"/>
            <w:rFonts w:ascii="Times New Roman" w:hAnsi="Times New Roman" w:cs="Times New Roman"/>
            <w:sz w:val="24"/>
            <w:szCs w:val="24"/>
          </w:rPr>
          <w:t>dewinilamsari856@gmail.com</w:t>
        </w:r>
      </w:hyperlink>
    </w:p>
    <w:p w14:paraId="427A1FF3" w14:textId="77777777" w:rsidR="00327A16" w:rsidRPr="00FE1DF8" w:rsidRDefault="00327A16" w:rsidP="00FE1DF8">
      <w:pPr>
        <w:jc w:val="center"/>
        <w:rPr>
          <w:rFonts w:ascii="Times New Roman" w:hAnsi="Times New Roman" w:cs="Times New Roman"/>
          <w:b/>
          <w:bCs/>
          <w:sz w:val="24"/>
          <w:szCs w:val="24"/>
        </w:rPr>
      </w:pPr>
      <w:r w:rsidRPr="00FE1DF8">
        <w:rPr>
          <w:rFonts w:ascii="Times New Roman" w:hAnsi="Times New Roman" w:cs="Times New Roman"/>
          <w:b/>
          <w:bCs/>
          <w:sz w:val="24"/>
          <w:szCs w:val="24"/>
        </w:rPr>
        <w:t>ABSTRACT</w:t>
      </w:r>
    </w:p>
    <w:p w14:paraId="622876EE" w14:textId="4CEF2073" w:rsidR="00327A16" w:rsidRPr="00FE1DF8" w:rsidRDefault="00327A16" w:rsidP="00FE1DF8">
      <w:pPr>
        <w:jc w:val="both"/>
        <w:rPr>
          <w:rFonts w:ascii="Times New Roman" w:hAnsi="Times New Roman" w:cs="Times New Roman"/>
          <w:i/>
          <w:iCs/>
          <w:sz w:val="24"/>
          <w:szCs w:val="24"/>
        </w:rPr>
      </w:pPr>
      <w:r w:rsidRPr="00FE1DF8">
        <w:rPr>
          <w:rFonts w:ascii="Times New Roman" w:hAnsi="Times New Roman" w:cs="Times New Roman"/>
          <w:i/>
          <w:iCs/>
          <w:sz w:val="24"/>
          <w:szCs w:val="24"/>
        </w:rPr>
        <w:t xml:space="preserve">Empowerment of rural communities through training programs at LPK Bina Mulya, Blorok village, Kec. This brangsong started from the founder of LPK who did not have a job. Then he took the initiative to create a job training institution which is currently being followed by many people in Blorok village. The purpose of this research is to find out and explain the LPK Bina Mulya program in detail and clearly. The method used in this study uses a qualitative method with a phenomenological approach. Data analysis techniques in this study used the interview process with respondents, documentation and forms in sound recordings. In LPk Bina Mulya, it has become one of the empowerment institutions in the Blorok village community, because with this training program the Blorok village community can train their skills or abilities. The training programs at LPK Bina Mulya include a sewing program, a computer program and a catering service program. The three programs have been able to help the community to increase their skills and abilities. </w:t>
      </w:r>
    </w:p>
    <w:p w14:paraId="45677781" w14:textId="59D1239D" w:rsidR="008F39DD" w:rsidRPr="00FE1DF8" w:rsidRDefault="00327A16" w:rsidP="00FE1DF8">
      <w:pPr>
        <w:jc w:val="both"/>
        <w:rPr>
          <w:rFonts w:ascii="Times New Roman" w:hAnsi="Times New Roman" w:cs="Times New Roman"/>
          <w:i/>
          <w:iCs/>
          <w:sz w:val="24"/>
          <w:szCs w:val="24"/>
        </w:rPr>
      </w:pPr>
      <w:r w:rsidRPr="00FE1DF8">
        <w:rPr>
          <w:rFonts w:ascii="Times New Roman" w:hAnsi="Times New Roman" w:cs="Times New Roman"/>
          <w:i/>
          <w:iCs/>
          <w:sz w:val="24"/>
          <w:szCs w:val="24"/>
        </w:rPr>
        <w:t xml:space="preserve">Keywords: Empowerment, </w:t>
      </w:r>
      <w:r w:rsidR="00587A40" w:rsidRPr="00FE1DF8">
        <w:rPr>
          <w:rFonts w:ascii="Times New Roman" w:hAnsi="Times New Roman" w:cs="Times New Roman"/>
          <w:i/>
          <w:iCs/>
          <w:sz w:val="24"/>
          <w:szCs w:val="24"/>
        </w:rPr>
        <w:t>Programme</w:t>
      </w:r>
      <w:r w:rsidRPr="00FE1DF8">
        <w:rPr>
          <w:rFonts w:ascii="Times New Roman" w:hAnsi="Times New Roman" w:cs="Times New Roman"/>
          <w:i/>
          <w:iCs/>
          <w:sz w:val="24"/>
          <w:szCs w:val="24"/>
        </w:rPr>
        <w:t>, Community</w:t>
      </w:r>
    </w:p>
    <w:p w14:paraId="2D60710C" w14:textId="77777777" w:rsidR="00327A16" w:rsidRPr="00FE1DF8" w:rsidRDefault="00327A16" w:rsidP="00FE1DF8">
      <w:pPr>
        <w:jc w:val="center"/>
        <w:rPr>
          <w:rFonts w:ascii="Times New Roman" w:hAnsi="Times New Roman" w:cs="Times New Roman"/>
          <w:b/>
          <w:bCs/>
          <w:sz w:val="24"/>
          <w:szCs w:val="24"/>
        </w:rPr>
      </w:pPr>
      <w:r w:rsidRPr="00FE1DF8">
        <w:rPr>
          <w:rFonts w:ascii="Times New Roman" w:hAnsi="Times New Roman" w:cs="Times New Roman"/>
          <w:b/>
          <w:bCs/>
          <w:sz w:val="24"/>
          <w:szCs w:val="24"/>
        </w:rPr>
        <w:t>ABSTRAK</w:t>
      </w:r>
    </w:p>
    <w:p w14:paraId="51A862FB" w14:textId="41D2153E" w:rsidR="00FE1DF8" w:rsidRPr="00FE1DF8" w:rsidRDefault="00327A16" w:rsidP="00FE1DF8">
      <w:pPr>
        <w:jc w:val="both"/>
        <w:rPr>
          <w:rFonts w:ascii="Times New Roman" w:hAnsi="Times New Roman" w:cs="Times New Roman"/>
          <w:sz w:val="24"/>
          <w:szCs w:val="24"/>
        </w:rPr>
      </w:pPr>
      <w:r w:rsidRPr="00FE1DF8">
        <w:rPr>
          <w:rFonts w:ascii="Times New Roman" w:hAnsi="Times New Roman" w:cs="Times New Roman"/>
          <w:sz w:val="24"/>
          <w:szCs w:val="24"/>
        </w:rPr>
        <w:t xml:space="preserve">Pemberdayaan masyarakat desa melalui program pelatihan yang ada di LPK Bina Mulya desa Blorok Kec. Brangsong ini berawal dari pendiri LPK yang tidak mempunyai pekerjaan. Kemudian beliau berinisiatif untuk membuat lembaga pelatihan kerja yang saat ini banyak di ikuti di kalangan masyarakat desa blorok. Tujuan dari penelitian ini untuk mengetahui dan menjelaskan mengenai pogram LPK Bina Mulya secara rinci dan jelas. Metode yang digunakan dalam penelitian ini menggunakan metode kualitatif dengan pendekatan fenomenalogi. Tekhnik analisis data dalam penelitian ini menggunakan proses wawancara dengan responden, dokumentasi dan bentuk dalam rekaman suara. Di LPk Bina Mulya ini menjadi salah satu lembaga pemberdayaan di masyarakat desa blorok, karena dengan adanya program pelatihan ini masyarakat desa blorok bisa melatih skill atau kemampuannya. Program pelatihan yang di LPK Bina mulya antara lain program menjahit, program komputer dan program jasa boga. Dari ketiga program tersebut sudah dapat membantu masyarakat untuk menambah skill dan kemampuan yang dimilikinya. </w:t>
      </w:r>
    </w:p>
    <w:p w14:paraId="3CD1F87D" w14:textId="5E53D893" w:rsidR="00327A16" w:rsidRPr="00FE1DF8" w:rsidRDefault="00327A16" w:rsidP="00FE1DF8">
      <w:pPr>
        <w:jc w:val="both"/>
        <w:rPr>
          <w:rFonts w:ascii="Times New Roman" w:hAnsi="Times New Roman" w:cs="Times New Roman"/>
          <w:sz w:val="24"/>
          <w:szCs w:val="24"/>
        </w:rPr>
      </w:pPr>
      <w:r w:rsidRPr="00FE1DF8">
        <w:rPr>
          <w:rFonts w:ascii="Times New Roman" w:hAnsi="Times New Roman" w:cs="Times New Roman"/>
          <w:sz w:val="24"/>
          <w:szCs w:val="24"/>
        </w:rPr>
        <w:t xml:space="preserve">Kata </w:t>
      </w:r>
      <w:proofErr w:type="gramStart"/>
      <w:r w:rsidRPr="00FE1DF8">
        <w:rPr>
          <w:rFonts w:ascii="Times New Roman" w:hAnsi="Times New Roman" w:cs="Times New Roman"/>
          <w:sz w:val="24"/>
          <w:szCs w:val="24"/>
        </w:rPr>
        <w:t>Kunci :</w:t>
      </w:r>
      <w:proofErr w:type="gramEnd"/>
      <w:r w:rsidRPr="00FE1DF8">
        <w:rPr>
          <w:rFonts w:ascii="Times New Roman" w:hAnsi="Times New Roman" w:cs="Times New Roman"/>
          <w:sz w:val="24"/>
          <w:szCs w:val="24"/>
        </w:rPr>
        <w:t xml:space="preserve"> Pemberdayaan, </w:t>
      </w:r>
      <w:r w:rsidR="00587A40" w:rsidRPr="00FE1DF8">
        <w:rPr>
          <w:rFonts w:ascii="Times New Roman" w:hAnsi="Times New Roman" w:cs="Times New Roman"/>
          <w:sz w:val="24"/>
          <w:szCs w:val="24"/>
        </w:rPr>
        <w:t>Program</w:t>
      </w:r>
      <w:r w:rsidRPr="00FE1DF8">
        <w:rPr>
          <w:rFonts w:ascii="Times New Roman" w:hAnsi="Times New Roman" w:cs="Times New Roman"/>
          <w:sz w:val="24"/>
          <w:szCs w:val="24"/>
        </w:rPr>
        <w:t>, Masyarakat</w:t>
      </w:r>
    </w:p>
    <w:p w14:paraId="5E369FFC" w14:textId="77777777" w:rsidR="00327A16" w:rsidRPr="00FE1DF8" w:rsidRDefault="00327A16" w:rsidP="00FE1DF8">
      <w:pPr>
        <w:jc w:val="both"/>
        <w:rPr>
          <w:rFonts w:ascii="Times New Roman" w:hAnsi="Times New Roman" w:cs="Times New Roman"/>
          <w:sz w:val="24"/>
          <w:szCs w:val="24"/>
        </w:rPr>
      </w:pPr>
    </w:p>
    <w:p w14:paraId="70A478CF" w14:textId="77777777" w:rsidR="00327A16" w:rsidRPr="00FE1DF8" w:rsidRDefault="00327A16" w:rsidP="00FE1DF8">
      <w:pPr>
        <w:jc w:val="both"/>
        <w:rPr>
          <w:rFonts w:ascii="Times New Roman" w:hAnsi="Times New Roman" w:cs="Times New Roman"/>
          <w:sz w:val="24"/>
          <w:szCs w:val="24"/>
        </w:rPr>
      </w:pPr>
    </w:p>
    <w:p w14:paraId="76F2500B" w14:textId="77777777" w:rsidR="00FE1DF8" w:rsidRPr="00FE1DF8" w:rsidRDefault="00FE1DF8" w:rsidP="00FE1DF8">
      <w:pPr>
        <w:pStyle w:val="ListParagraph"/>
        <w:spacing w:line="360" w:lineRule="auto"/>
        <w:jc w:val="both"/>
        <w:rPr>
          <w:rFonts w:ascii="Times New Roman" w:hAnsi="Times New Roman" w:cs="Times New Roman"/>
          <w:b/>
          <w:bCs/>
          <w:sz w:val="24"/>
          <w:szCs w:val="24"/>
        </w:rPr>
      </w:pPr>
    </w:p>
    <w:p w14:paraId="41FCF8A0" w14:textId="77777777" w:rsidR="00FE1DF8" w:rsidRPr="00FE1DF8" w:rsidRDefault="00FE1DF8" w:rsidP="00FE1DF8">
      <w:pPr>
        <w:pStyle w:val="ListParagraph"/>
        <w:spacing w:line="360" w:lineRule="auto"/>
        <w:ind w:left="1440"/>
        <w:jc w:val="both"/>
        <w:rPr>
          <w:rFonts w:ascii="Times New Roman" w:hAnsi="Times New Roman" w:cs="Times New Roman"/>
          <w:b/>
          <w:bCs/>
          <w:sz w:val="24"/>
          <w:szCs w:val="24"/>
        </w:rPr>
      </w:pPr>
    </w:p>
    <w:p w14:paraId="0AE5C589" w14:textId="77777777" w:rsidR="00FE1DF8" w:rsidRPr="00FE1DF8" w:rsidRDefault="00FE1DF8" w:rsidP="00FE1DF8">
      <w:pPr>
        <w:pStyle w:val="ListParagraph"/>
        <w:spacing w:line="360" w:lineRule="auto"/>
        <w:ind w:left="1440"/>
        <w:jc w:val="both"/>
        <w:rPr>
          <w:rFonts w:ascii="Times New Roman" w:hAnsi="Times New Roman" w:cs="Times New Roman"/>
          <w:b/>
          <w:bCs/>
          <w:sz w:val="24"/>
          <w:szCs w:val="24"/>
        </w:rPr>
      </w:pPr>
    </w:p>
    <w:p w14:paraId="70BB9D79" w14:textId="20DAF495" w:rsidR="007356EC" w:rsidRPr="00FE1DF8" w:rsidRDefault="00327A16" w:rsidP="00FE1DF8">
      <w:pPr>
        <w:pStyle w:val="ListParagraph"/>
        <w:numPr>
          <w:ilvl w:val="0"/>
          <w:numId w:val="4"/>
        </w:numPr>
        <w:spacing w:line="360" w:lineRule="auto"/>
        <w:jc w:val="both"/>
        <w:rPr>
          <w:rFonts w:ascii="Times New Roman" w:hAnsi="Times New Roman" w:cs="Times New Roman"/>
          <w:b/>
          <w:bCs/>
          <w:sz w:val="24"/>
          <w:szCs w:val="24"/>
        </w:rPr>
      </w:pPr>
      <w:r w:rsidRPr="00FE1DF8">
        <w:rPr>
          <w:rFonts w:ascii="Times New Roman" w:hAnsi="Times New Roman" w:cs="Times New Roman"/>
          <w:b/>
          <w:bCs/>
          <w:sz w:val="24"/>
          <w:szCs w:val="24"/>
        </w:rPr>
        <w:lastRenderedPageBreak/>
        <w:t xml:space="preserve">PENDAHULUAN </w:t>
      </w:r>
    </w:p>
    <w:p w14:paraId="689529F5" w14:textId="77777777" w:rsidR="007356EC" w:rsidRPr="00FE1DF8" w:rsidRDefault="007356EC" w:rsidP="00FE1DF8">
      <w:pPr>
        <w:pStyle w:val="ListParagraph"/>
        <w:spacing w:line="360" w:lineRule="auto"/>
        <w:jc w:val="both"/>
        <w:rPr>
          <w:rFonts w:ascii="Times New Roman" w:hAnsi="Times New Roman" w:cs="Times New Roman"/>
          <w:sz w:val="24"/>
          <w:szCs w:val="24"/>
        </w:rPr>
        <w:sectPr w:rsidR="007356EC" w:rsidRPr="00FE1DF8">
          <w:pgSz w:w="11906" w:h="16838"/>
          <w:pgMar w:top="1440" w:right="1440" w:bottom="1440" w:left="1440" w:header="708" w:footer="708" w:gutter="0"/>
          <w:cols w:space="708"/>
          <w:docGrid w:linePitch="360"/>
        </w:sectPr>
      </w:pPr>
    </w:p>
    <w:p w14:paraId="36C6927E" w14:textId="2DB0B68D" w:rsidR="00563EF4" w:rsidRPr="00FE1DF8" w:rsidRDefault="007219CF" w:rsidP="00FE1DF8">
      <w:pPr>
        <w:pStyle w:val="ListParagraph"/>
        <w:spacing w:line="360" w:lineRule="auto"/>
        <w:ind w:firstLine="720"/>
        <w:jc w:val="both"/>
        <w:rPr>
          <w:rFonts w:ascii="Times New Roman" w:hAnsi="Times New Roman" w:cs="Times New Roman"/>
          <w:sz w:val="24"/>
          <w:szCs w:val="24"/>
        </w:rPr>
      </w:pPr>
      <w:r w:rsidRPr="00FE1DF8">
        <w:rPr>
          <w:rFonts w:ascii="Times New Roman" w:hAnsi="Times New Roman" w:cs="Times New Roman"/>
          <w:sz w:val="24"/>
          <w:szCs w:val="24"/>
        </w:rPr>
        <w:lastRenderedPageBreak/>
        <w:t xml:space="preserve">Dalam hal konsep memberdayakan </w:t>
      </w:r>
      <w:proofErr w:type="gramStart"/>
      <w:r w:rsidRPr="00FE1DF8">
        <w:rPr>
          <w:rFonts w:ascii="Times New Roman" w:hAnsi="Times New Roman" w:cs="Times New Roman"/>
          <w:sz w:val="24"/>
          <w:szCs w:val="24"/>
        </w:rPr>
        <w:t>( pemberdayaan</w:t>
      </w:r>
      <w:proofErr w:type="gramEnd"/>
      <w:r w:rsidRPr="00FE1DF8">
        <w:rPr>
          <w:rFonts w:ascii="Times New Roman" w:hAnsi="Times New Roman" w:cs="Times New Roman"/>
          <w:sz w:val="24"/>
          <w:szCs w:val="24"/>
        </w:rPr>
        <w:t>) berasal dari “ daya (power  atau pemberdayaan ) karena ide utama terkait dengan konsep kekuatan. Memberdayakan komunitas adalah menciptakan jaringan komunitas dengan melibatkan komunitas dalam suatu kegiatan. Dengan partisipasi komunitas, terdapat rasa percaya pada individu dan kelompok sehingga mereka merasa bertanggung jawab</w:t>
      </w:r>
      <w:r w:rsidR="00DA27BE">
        <w:rPr>
          <w:rStyle w:val="FootnoteReference"/>
          <w:rFonts w:ascii="Times New Roman" w:hAnsi="Times New Roman" w:cs="Times New Roman"/>
          <w:sz w:val="24"/>
          <w:szCs w:val="24"/>
        </w:rPr>
        <w:footnoteReference w:id="1"/>
      </w:r>
      <w:r w:rsidR="00DA27BE" w:rsidRPr="00FE1DF8">
        <w:rPr>
          <w:rFonts w:ascii="Times New Roman" w:hAnsi="Times New Roman" w:cs="Times New Roman"/>
          <w:sz w:val="24"/>
          <w:szCs w:val="24"/>
        </w:rPr>
        <w:t xml:space="preserve"> </w:t>
      </w:r>
    </w:p>
    <w:p w14:paraId="77ABE4F4" w14:textId="6F57F89D" w:rsidR="00563EF4" w:rsidRPr="00FE1DF8" w:rsidRDefault="0046743F" w:rsidP="00FE1DF8">
      <w:pPr>
        <w:pStyle w:val="ListParagraph"/>
        <w:spacing w:line="360" w:lineRule="auto"/>
        <w:ind w:firstLine="720"/>
        <w:jc w:val="both"/>
        <w:rPr>
          <w:rFonts w:ascii="Times New Roman" w:hAnsi="Times New Roman" w:cs="Times New Roman"/>
          <w:sz w:val="24"/>
          <w:szCs w:val="24"/>
        </w:rPr>
      </w:pPr>
      <w:r w:rsidRPr="00FE1DF8">
        <w:rPr>
          <w:rFonts w:ascii="Times New Roman" w:hAnsi="Times New Roman" w:cs="Times New Roman"/>
          <w:sz w:val="24"/>
          <w:szCs w:val="24"/>
        </w:rPr>
        <w:t xml:space="preserve">Pemberdayaan masyarakat adalah </w:t>
      </w:r>
      <w:r w:rsidR="004D0A40" w:rsidRPr="00FE1DF8">
        <w:rPr>
          <w:rFonts w:ascii="Times New Roman" w:hAnsi="Times New Roman" w:cs="Times New Roman"/>
          <w:sz w:val="24"/>
          <w:szCs w:val="24"/>
        </w:rPr>
        <w:t xml:space="preserve">upaya buat mentransformasikan pertumbuhan masyarakat menjadi sebuah kekuatan yang konkret untuk masyarakat, buat melindungi dan memperjuangkan nilai-nilai dan kepentingan pada dalam arena segenap aspek kehidupan. Pemberdayaan masyarakat memiliki sebuah arti menaikkan kemampuan serta kemandirian masyarakat, karena pemberdayaan bukan hanya meliputi penguatan individu namun juga pranata-pranata sosial </w:t>
      </w:r>
      <w:r w:rsidR="00DA27BE">
        <w:rPr>
          <w:rStyle w:val="FootnoteReference"/>
          <w:rFonts w:ascii="Times New Roman" w:hAnsi="Times New Roman" w:cs="Times New Roman"/>
          <w:sz w:val="24"/>
          <w:szCs w:val="24"/>
        </w:rPr>
        <w:footnoteReference w:id="2"/>
      </w:r>
      <w:r w:rsidR="004D0A40" w:rsidRPr="00FE1DF8">
        <w:rPr>
          <w:rFonts w:ascii="Times New Roman" w:hAnsi="Times New Roman" w:cs="Times New Roman"/>
          <w:sz w:val="24"/>
          <w:szCs w:val="24"/>
        </w:rPr>
        <w:t xml:space="preserve">. </w:t>
      </w:r>
      <w:r w:rsidR="00280F66" w:rsidRPr="00FE1DF8">
        <w:rPr>
          <w:rFonts w:ascii="Times New Roman" w:hAnsi="Times New Roman" w:cs="Times New Roman"/>
          <w:sz w:val="24"/>
          <w:szCs w:val="24"/>
        </w:rPr>
        <w:t xml:space="preserve"> Pemberdayaan masyarakat merupakan salah satu upaya untuk membedayakan masyarakat yang belum berdaya sehingga masyarakat tersebut dapat bisa mempertahankan hidupnya baik dalam segi sektor kehidupan. </w:t>
      </w:r>
    </w:p>
    <w:p w14:paraId="5ADC8DBF" w14:textId="1CE9A47C" w:rsidR="000A04DA" w:rsidRPr="00FE1DF8" w:rsidRDefault="000A04DA" w:rsidP="00FE1DF8">
      <w:pPr>
        <w:pStyle w:val="ListParagraph"/>
        <w:spacing w:line="360" w:lineRule="auto"/>
        <w:ind w:firstLine="720"/>
        <w:jc w:val="both"/>
        <w:rPr>
          <w:rFonts w:ascii="Times New Roman" w:hAnsi="Times New Roman" w:cs="Times New Roman"/>
          <w:sz w:val="24"/>
          <w:szCs w:val="24"/>
        </w:rPr>
      </w:pPr>
      <w:r w:rsidRPr="00FE1DF8">
        <w:rPr>
          <w:rFonts w:ascii="Times New Roman" w:hAnsi="Times New Roman" w:cs="Times New Roman"/>
          <w:sz w:val="24"/>
          <w:szCs w:val="24"/>
        </w:rPr>
        <w:t xml:space="preserve">Program merupakan instrumen sebuah kebijakan yang berisi satu atau lebih kegiatan yang dilaksanakan oleh pemerinta atau lembaga buat mencapai sasaran dan tujuan dan memperoleh alokasi anggaran, atau aktivitas masyarakat yang dikoordinir oleh pemerintah. Jadi program pemberdayaan masyarakat desa ini yang berupa pelatihan harus didukung penuh oleh pemerintah. Dengan demikian, masyarakat desa akan memiliki keterampilan dan soft skill untuk menunjang SDM yang berkualitas sehingga dapat bersaing di era saat ini. </w:t>
      </w:r>
      <w:r w:rsidR="00DA27BE">
        <w:rPr>
          <w:rStyle w:val="FootnoteReference"/>
          <w:rFonts w:ascii="Times New Roman" w:hAnsi="Times New Roman" w:cs="Times New Roman"/>
          <w:sz w:val="24"/>
          <w:szCs w:val="24"/>
        </w:rPr>
        <w:footnoteReference w:id="3"/>
      </w:r>
    </w:p>
    <w:p w14:paraId="1D5E99D6" w14:textId="26F3F287" w:rsidR="00497175" w:rsidRPr="00FE1DF8" w:rsidRDefault="00497175" w:rsidP="00FE1DF8">
      <w:pPr>
        <w:pStyle w:val="ListParagraph"/>
        <w:spacing w:line="360" w:lineRule="auto"/>
        <w:ind w:firstLine="720"/>
        <w:jc w:val="both"/>
        <w:rPr>
          <w:rFonts w:ascii="Times New Roman" w:hAnsi="Times New Roman" w:cs="Times New Roman"/>
          <w:sz w:val="24"/>
          <w:szCs w:val="24"/>
        </w:rPr>
      </w:pPr>
      <w:r w:rsidRPr="00FE1DF8">
        <w:rPr>
          <w:rFonts w:ascii="Times New Roman" w:hAnsi="Times New Roman" w:cs="Times New Roman"/>
          <w:sz w:val="24"/>
          <w:szCs w:val="24"/>
        </w:rPr>
        <w:t xml:space="preserve">Konsep pemberdayaan berakar pada asumsi adanya hubungan yang setara antara semua sektor masyarakat dan negara. Dibawah kekuatan besar, anggota desa berada dalam posisi yang sama, berkembang bersama dan saling melengkapi. Masing-masing pihak harus memahami dan menghormati preferensi dan perbedaan masing-masing. </w:t>
      </w:r>
    </w:p>
    <w:p w14:paraId="179ADC3F" w14:textId="3DC0F986" w:rsidR="00D462BC" w:rsidRPr="00FE1DF8" w:rsidRDefault="00497175" w:rsidP="00CF2A02">
      <w:pPr>
        <w:pStyle w:val="ListParagraph"/>
        <w:spacing w:line="360" w:lineRule="auto"/>
        <w:ind w:firstLine="720"/>
        <w:jc w:val="both"/>
        <w:rPr>
          <w:rFonts w:ascii="Times New Roman" w:hAnsi="Times New Roman" w:cs="Times New Roman"/>
          <w:sz w:val="24"/>
          <w:szCs w:val="24"/>
        </w:rPr>
      </w:pPr>
      <w:r w:rsidRPr="00FE1DF8">
        <w:rPr>
          <w:rFonts w:ascii="Times New Roman" w:hAnsi="Times New Roman" w:cs="Times New Roman"/>
          <w:sz w:val="24"/>
          <w:szCs w:val="24"/>
        </w:rPr>
        <w:lastRenderedPageBreak/>
        <w:t>Pemberdayaan ini dimaksudkan agar masing-masing dari elemen tersebut dapat meningkatkan kemampuannya, menjadi lebih kuat maka semakin mandiri dan juga menjalankan tugasnya masing-masing. Dalam hal pemberdayaan kita tidak tahu bahwa yang satu lebih kuat dari yang lain. Unsur yang lebih kuat dalam pengembangan adalah yang berperan sebagai fasilitator.</w:t>
      </w:r>
      <w:r w:rsidR="00563EF4" w:rsidRPr="00FE1DF8">
        <w:rPr>
          <w:rFonts w:ascii="Times New Roman" w:hAnsi="Times New Roman" w:cs="Times New Roman"/>
          <w:sz w:val="24"/>
          <w:szCs w:val="24"/>
        </w:rPr>
        <w:t xml:space="preserve"> </w:t>
      </w:r>
    </w:p>
    <w:p w14:paraId="270B148A" w14:textId="1E90D769" w:rsidR="00563EF4" w:rsidRPr="00FE1DF8" w:rsidRDefault="00280F66" w:rsidP="00FE1DF8">
      <w:pPr>
        <w:pStyle w:val="ListParagraph"/>
        <w:spacing w:line="360" w:lineRule="auto"/>
        <w:ind w:firstLine="720"/>
        <w:jc w:val="both"/>
        <w:rPr>
          <w:rFonts w:ascii="Times New Roman" w:hAnsi="Times New Roman" w:cs="Times New Roman"/>
          <w:sz w:val="24"/>
          <w:szCs w:val="24"/>
        </w:rPr>
      </w:pPr>
      <w:r w:rsidRPr="00FE1DF8">
        <w:rPr>
          <w:rFonts w:ascii="Times New Roman" w:hAnsi="Times New Roman" w:cs="Times New Roman"/>
          <w:sz w:val="24"/>
          <w:szCs w:val="24"/>
        </w:rPr>
        <w:t xml:space="preserve">Pemberdayaan masyarakat desa didukung oleh peraturan perundang-undangan dan lembaga pemerintahan. Lembaga Pelatihan Kerja merupakan salah satu tempat untuk memberdayakan masyarakat. LPK Bina Mulya merupakan salah satu lembaga pelatihan kerja yang sudah berkontribusi dengan berbagai </w:t>
      </w:r>
      <w:r w:rsidR="001A1391" w:rsidRPr="00FE1DF8">
        <w:rPr>
          <w:rFonts w:ascii="Times New Roman" w:hAnsi="Times New Roman" w:cs="Times New Roman"/>
          <w:sz w:val="24"/>
          <w:szCs w:val="24"/>
        </w:rPr>
        <w:t xml:space="preserve">perusahaan. LPK Bina Mulya berada di Desa Blorok Kec.Brangsong Kab.Kendal. Di LPK Bina Mulya memiliki visi dan misi untuk membantu masyarakat desa dalam hal mendapatkan pekerjaan. </w:t>
      </w:r>
    </w:p>
    <w:p w14:paraId="22678BA5" w14:textId="75A264ED" w:rsidR="00563EF4" w:rsidRPr="00FE1DF8" w:rsidRDefault="00497175" w:rsidP="00FE1DF8">
      <w:pPr>
        <w:pStyle w:val="ListParagraph"/>
        <w:spacing w:line="360" w:lineRule="auto"/>
        <w:ind w:firstLine="720"/>
        <w:jc w:val="both"/>
        <w:rPr>
          <w:rFonts w:ascii="Times New Roman" w:hAnsi="Times New Roman" w:cs="Times New Roman"/>
          <w:sz w:val="24"/>
          <w:szCs w:val="24"/>
        </w:rPr>
      </w:pPr>
      <w:r w:rsidRPr="00FE1DF8">
        <w:rPr>
          <w:rFonts w:ascii="Times New Roman" w:hAnsi="Times New Roman" w:cs="Times New Roman"/>
          <w:sz w:val="24"/>
          <w:szCs w:val="24"/>
        </w:rPr>
        <w:t>Program pemberdayaan masyarakat yang berupa pelatihan yang ada di LPK Bina Mulya di desa Blorok didirikan sejak tahun 2011. Pelatihan ini yang berada di desa Blorok Kec.Brangsong Kab.Kendal, awal mula berdirinya LPK ini berawal dari pendiri LPK yang tidak mempunyai pekerjaan, kemudian memberikan kursus atau pelatihan gratis. Dengan adanya balai pelatihan ini diharapkan dapat meminimalisir masalah kemiskinan dan pengangguran yang ada di desa blorok</w:t>
      </w:r>
      <w:r w:rsidR="00E02239" w:rsidRPr="00FE1DF8">
        <w:rPr>
          <w:rFonts w:ascii="Times New Roman" w:hAnsi="Times New Roman" w:cs="Times New Roman"/>
          <w:sz w:val="24"/>
          <w:szCs w:val="24"/>
        </w:rPr>
        <w:t>.</w:t>
      </w:r>
    </w:p>
    <w:p w14:paraId="4FA3CBC9" w14:textId="4A57EFDB" w:rsidR="0021637F" w:rsidRPr="00FE1DF8" w:rsidRDefault="0021637F" w:rsidP="00FE1DF8">
      <w:pPr>
        <w:pStyle w:val="ListParagraph"/>
        <w:spacing w:line="360" w:lineRule="auto"/>
        <w:ind w:firstLine="720"/>
        <w:jc w:val="both"/>
        <w:rPr>
          <w:rFonts w:ascii="Times New Roman" w:hAnsi="Times New Roman" w:cs="Times New Roman"/>
          <w:sz w:val="24"/>
          <w:szCs w:val="24"/>
        </w:rPr>
      </w:pPr>
      <w:r w:rsidRPr="00FE1DF8">
        <w:rPr>
          <w:rFonts w:ascii="Times New Roman" w:hAnsi="Times New Roman" w:cs="Times New Roman"/>
          <w:sz w:val="24"/>
          <w:szCs w:val="24"/>
        </w:rPr>
        <w:t>Rendahnya tingkat pemberdayaan masyarakat yaitu kurangnya kerjasama serta partispasi dari masyarakat dimana tingkat kehadiran masyarakat masih rendah. Sedangkan rendahnya tingkat pemberdayaan masyarakat pada tahap fisik ditemukan bahwa pada pembangunan infrastruktur dikontarktualkan atau memakai pihak ketiga dan tak dilaksanakan oleh masyarakat secara eksklusif untuk menyampaikan pemberian pendapatan pada masyarakat desa sete</w:t>
      </w:r>
      <w:r w:rsidR="007B692F" w:rsidRPr="00FE1DF8">
        <w:rPr>
          <w:rFonts w:ascii="Times New Roman" w:hAnsi="Times New Roman" w:cs="Times New Roman"/>
          <w:sz w:val="24"/>
          <w:szCs w:val="24"/>
        </w:rPr>
        <w:t xml:space="preserve">mpat. </w:t>
      </w:r>
      <w:r w:rsidR="00DA27BE">
        <w:rPr>
          <w:rStyle w:val="FootnoteReference"/>
          <w:rFonts w:ascii="Times New Roman" w:hAnsi="Times New Roman" w:cs="Times New Roman"/>
          <w:sz w:val="24"/>
          <w:szCs w:val="24"/>
        </w:rPr>
        <w:footnoteReference w:id="4"/>
      </w:r>
    </w:p>
    <w:p w14:paraId="26B85AF1" w14:textId="0452A858" w:rsidR="001A1391" w:rsidRPr="00FE1DF8" w:rsidRDefault="00497175" w:rsidP="00FE1DF8">
      <w:pPr>
        <w:pStyle w:val="ListParagraph"/>
        <w:spacing w:line="360" w:lineRule="auto"/>
        <w:ind w:firstLine="720"/>
        <w:jc w:val="both"/>
        <w:rPr>
          <w:rFonts w:ascii="Times New Roman" w:hAnsi="Times New Roman" w:cs="Times New Roman"/>
          <w:sz w:val="24"/>
          <w:szCs w:val="24"/>
        </w:rPr>
      </w:pPr>
      <w:r w:rsidRPr="00FE1DF8">
        <w:rPr>
          <w:rFonts w:ascii="Times New Roman" w:hAnsi="Times New Roman" w:cs="Times New Roman"/>
          <w:sz w:val="24"/>
          <w:szCs w:val="24"/>
        </w:rPr>
        <w:t xml:space="preserve">Alasan peneliti mengkaji pemberdayaan masyarakat melalui program LPK Bina Mulya karena di dalam program tersebut sangat membantu masyarakat desa blorok kaitannya dengan kesejahteraan masyarakat desa blorok tersebut dalam hal mendapatkan pekerjaan selain itu juga masyarakat desa bisa memperdalam kemampuan dan soft skill dalam menjahit, komputer dan jasa boga. Selain itu penelitian </w:t>
      </w:r>
      <w:r w:rsidR="00563EF4" w:rsidRPr="00FE1DF8">
        <w:rPr>
          <w:rFonts w:ascii="Times New Roman" w:hAnsi="Times New Roman" w:cs="Times New Roman"/>
          <w:sz w:val="24"/>
          <w:szCs w:val="24"/>
        </w:rPr>
        <w:t xml:space="preserve">ini </w:t>
      </w:r>
      <w:r w:rsidRPr="00FE1DF8">
        <w:rPr>
          <w:rFonts w:ascii="Times New Roman" w:hAnsi="Times New Roman" w:cs="Times New Roman"/>
          <w:sz w:val="24"/>
          <w:szCs w:val="24"/>
        </w:rPr>
        <w:t xml:space="preserve">belum pernah diteliti sebelumnya sehingga penelitian ini dapat memberikan informasi </w:t>
      </w:r>
      <w:r w:rsidRPr="00FE1DF8">
        <w:rPr>
          <w:rFonts w:ascii="Times New Roman" w:hAnsi="Times New Roman" w:cs="Times New Roman"/>
          <w:sz w:val="24"/>
          <w:szCs w:val="24"/>
        </w:rPr>
        <w:lastRenderedPageBreak/>
        <w:t xml:space="preserve">mengenai pemberdayaan masyarakat melalui program di LPK Bina Mulya di Desa Blorok Kec.Brangsong Kab. Kendal. </w:t>
      </w:r>
    </w:p>
    <w:p w14:paraId="7210E17A" w14:textId="51CD94BF" w:rsidR="00563EF4" w:rsidRPr="00FE1DF8" w:rsidRDefault="00563EF4" w:rsidP="00FE1DF8">
      <w:pPr>
        <w:pStyle w:val="ListParagraph"/>
        <w:spacing w:line="360" w:lineRule="auto"/>
        <w:ind w:firstLine="720"/>
        <w:jc w:val="both"/>
        <w:rPr>
          <w:rFonts w:ascii="Times New Roman" w:hAnsi="Times New Roman" w:cs="Times New Roman"/>
          <w:sz w:val="24"/>
          <w:szCs w:val="24"/>
        </w:rPr>
      </w:pPr>
      <w:r w:rsidRPr="00FE1DF8">
        <w:rPr>
          <w:rFonts w:ascii="Times New Roman" w:hAnsi="Times New Roman" w:cs="Times New Roman"/>
          <w:sz w:val="24"/>
          <w:szCs w:val="24"/>
        </w:rPr>
        <w:t xml:space="preserve">Rumusan masalah dalam penelitian ini adalah sebagai </w:t>
      </w:r>
      <w:proofErr w:type="gramStart"/>
      <w:r w:rsidRPr="00FE1DF8">
        <w:rPr>
          <w:rFonts w:ascii="Times New Roman" w:hAnsi="Times New Roman" w:cs="Times New Roman"/>
          <w:sz w:val="24"/>
          <w:szCs w:val="24"/>
        </w:rPr>
        <w:t>berikut :</w:t>
      </w:r>
      <w:proofErr w:type="gramEnd"/>
      <w:r w:rsidRPr="00FE1DF8">
        <w:rPr>
          <w:rFonts w:ascii="Times New Roman" w:hAnsi="Times New Roman" w:cs="Times New Roman"/>
          <w:sz w:val="24"/>
          <w:szCs w:val="24"/>
        </w:rPr>
        <w:t xml:space="preserve"> 1) Apakah Program-program yang ada di LPK Bina Mulya?, 2). Apakah pengaruh dari adanya LPK Bina </w:t>
      </w:r>
      <w:proofErr w:type="gramStart"/>
      <w:r w:rsidRPr="00FE1DF8">
        <w:rPr>
          <w:rFonts w:ascii="Times New Roman" w:hAnsi="Times New Roman" w:cs="Times New Roman"/>
          <w:sz w:val="24"/>
          <w:szCs w:val="24"/>
        </w:rPr>
        <w:t>mulya ?</w:t>
      </w:r>
      <w:proofErr w:type="gramEnd"/>
      <w:r w:rsidRPr="00FE1DF8">
        <w:rPr>
          <w:rFonts w:ascii="Times New Roman" w:hAnsi="Times New Roman" w:cs="Times New Roman"/>
          <w:sz w:val="24"/>
          <w:szCs w:val="24"/>
        </w:rPr>
        <w:t xml:space="preserve">. Sehingga muncul tujuan dari penelitian ini adalah 1). Menjelaskan mengenai program-program yang ada di LPK Bina mulya, 2). Menjelaskan pengaruh dari adanya LPK Bina mulya. </w:t>
      </w:r>
    </w:p>
    <w:p w14:paraId="2B941DC1" w14:textId="77777777" w:rsidR="00FE1DF8" w:rsidRPr="00FE1DF8" w:rsidRDefault="00FE1DF8" w:rsidP="00FE1DF8">
      <w:pPr>
        <w:pStyle w:val="ListParagraph"/>
        <w:spacing w:line="360" w:lineRule="auto"/>
        <w:jc w:val="both"/>
        <w:rPr>
          <w:rFonts w:ascii="Times New Roman" w:hAnsi="Times New Roman" w:cs="Times New Roman"/>
          <w:b/>
          <w:bCs/>
          <w:sz w:val="24"/>
          <w:szCs w:val="24"/>
        </w:rPr>
      </w:pPr>
    </w:p>
    <w:p w14:paraId="5E0552B2" w14:textId="77777777" w:rsidR="00FE1DF8" w:rsidRPr="00FE1DF8" w:rsidRDefault="00FE1DF8" w:rsidP="00FE1DF8">
      <w:pPr>
        <w:pStyle w:val="ListParagraph"/>
        <w:spacing w:line="360" w:lineRule="auto"/>
        <w:jc w:val="both"/>
        <w:rPr>
          <w:rFonts w:ascii="Times New Roman" w:hAnsi="Times New Roman" w:cs="Times New Roman"/>
          <w:b/>
          <w:bCs/>
          <w:sz w:val="24"/>
          <w:szCs w:val="24"/>
        </w:rPr>
      </w:pPr>
    </w:p>
    <w:p w14:paraId="56D057AD" w14:textId="6C463FAA" w:rsidR="00283B65" w:rsidRPr="00FE1DF8" w:rsidRDefault="00283B65" w:rsidP="00FE1DF8">
      <w:pPr>
        <w:pStyle w:val="ListParagraph"/>
        <w:numPr>
          <w:ilvl w:val="0"/>
          <w:numId w:val="4"/>
        </w:numPr>
        <w:spacing w:line="360" w:lineRule="auto"/>
        <w:jc w:val="both"/>
        <w:rPr>
          <w:rFonts w:ascii="Times New Roman" w:hAnsi="Times New Roman" w:cs="Times New Roman"/>
          <w:b/>
          <w:bCs/>
          <w:sz w:val="24"/>
          <w:szCs w:val="24"/>
        </w:rPr>
      </w:pPr>
      <w:r w:rsidRPr="00FE1DF8">
        <w:rPr>
          <w:rFonts w:ascii="Times New Roman" w:hAnsi="Times New Roman" w:cs="Times New Roman"/>
          <w:b/>
          <w:bCs/>
          <w:sz w:val="24"/>
          <w:szCs w:val="24"/>
        </w:rPr>
        <w:t>METODE PENELITIAN</w:t>
      </w:r>
    </w:p>
    <w:p w14:paraId="4697786E" w14:textId="2A9970FD" w:rsidR="00084734" w:rsidRPr="00FE1DF8" w:rsidRDefault="00BE0228" w:rsidP="00FE1DF8">
      <w:pPr>
        <w:pStyle w:val="ListParagraph"/>
        <w:spacing w:line="360" w:lineRule="auto"/>
        <w:ind w:firstLine="720"/>
        <w:jc w:val="both"/>
        <w:rPr>
          <w:rFonts w:ascii="Times New Roman" w:hAnsi="Times New Roman" w:cs="Times New Roman"/>
          <w:sz w:val="24"/>
          <w:szCs w:val="24"/>
        </w:rPr>
      </w:pPr>
      <w:r w:rsidRPr="00FE1DF8">
        <w:rPr>
          <w:rFonts w:ascii="Times New Roman" w:hAnsi="Times New Roman" w:cs="Times New Roman"/>
          <w:sz w:val="24"/>
          <w:szCs w:val="24"/>
        </w:rPr>
        <w:t xml:space="preserve">Metode penelitian </w:t>
      </w:r>
      <w:r w:rsidR="00084734" w:rsidRPr="00FE1DF8">
        <w:rPr>
          <w:rFonts w:ascii="Times New Roman" w:hAnsi="Times New Roman" w:cs="Times New Roman"/>
          <w:sz w:val="24"/>
          <w:szCs w:val="24"/>
        </w:rPr>
        <w:t xml:space="preserve">merupakan prosedur atau langkah-langkah dalam mendapatkan pengetahuan ilmiah atau ilmu. Jadi pengertian metode ialah sebuah cara yang sistematis dan kredibel untuk menyusun ilmu pengetahuan. Sedangkan tekhnik penelitian adalah sebuah cara untuk melaksanakan dari metode penelitian tersebut. Metode penelitian itu umumnya mengacu pada bentuk-bentu penelitian yang akan diteliti. </w:t>
      </w:r>
      <w:r w:rsidR="00DA27BE">
        <w:rPr>
          <w:rStyle w:val="FootnoteReference"/>
          <w:rFonts w:ascii="Times New Roman" w:hAnsi="Times New Roman" w:cs="Times New Roman"/>
          <w:sz w:val="24"/>
          <w:szCs w:val="24"/>
        </w:rPr>
        <w:footnoteReference w:id="5"/>
      </w:r>
      <w:r w:rsidR="00084734" w:rsidRPr="00FE1DF8">
        <w:rPr>
          <w:rFonts w:ascii="Times New Roman" w:hAnsi="Times New Roman" w:cs="Times New Roman"/>
          <w:sz w:val="24"/>
          <w:szCs w:val="24"/>
        </w:rPr>
        <w:t xml:space="preserve">. </w:t>
      </w:r>
    </w:p>
    <w:p w14:paraId="2E32F689" w14:textId="5B9057E0" w:rsidR="00525BBF" w:rsidRPr="00FE1DF8" w:rsidRDefault="00BE0228" w:rsidP="00FE1DF8">
      <w:pPr>
        <w:pStyle w:val="ListParagraph"/>
        <w:spacing w:line="360" w:lineRule="auto"/>
        <w:ind w:firstLine="720"/>
        <w:jc w:val="both"/>
        <w:rPr>
          <w:rFonts w:ascii="Times New Roman" w:hAnsi="Times New Roman" w:cs="Times New Roman"/>
          <w:sz w:val="24"/>
          <w:szCs w:val="24"/>
        </w:rPr>
      </w:pPr>
      <w:r w:rsidRPr="00FE1DF8">
        <w:rPr>
          <w:rFonts w:ascii="Times New Roman" w:hAnsi="Times New Roman" w:cs="Times New Roman"/>
          <w:sz w:val="24"/>
          <w:szCs w:val="24"/>
        </w:rPr>
        <w:t xml:space="preserve">Metode yang digunakan dalam penelitian ini menggunakan metode penelitian deskritif kualitatif. </w:t>
      </w:r>
      <w:r w:rsidR="00C83713" w:rsidRPr="00FE1DF8">
        <w:rPr>
          <w:rFonts w:ascii="Times New Roman" w:hAnsi="Times New Roman" w:cs="Times New Roman"/>
          <w:sz w:val="24"/>
          <w:szCs w:val="24"/>
        </w:rPr>
        <w:t xml:space="preserve">Metode deskriptif menurut Prof. Dr. Suryana </w:t>
      </w:r>
      <w:proofErr w:type="gramStart"/>
      <w:r w:rsidR="00C83713" w:rsidRPr="00FE1DF8">
        <w:rPr>
          <w:rFonts w:ascii="Times New Roman" w:hAnsi="Times New Roman" w:cs="Times New Roman"/>
          <w:sz w:val="24"/>
          <w:szCs w:val="24"/>
        </w:rPr>
        <w:t>( 2010</w:t>
      </w:r>
      <w:proofErr w:type="gramEnd"/>
      <w:r w:rsidR="00C83713" w:rsidRPr="00FE1DF8">
        <w:rPr>
          <w:rFonts w:ascii="Times New Roman" w:hAnsi="Times New Roman" w:cs="Times New Roman"/>
          <w:sz w:val="24"/>
          <w:szCs w:val="24"/>
        </w:rPr>
        <w:t xml:space="preserve"> ) adalah sebuah metode yang digunakan untuk mendeskripsikan unsur-unsur, ciri-ciri, sifat-sifat suatu fenomena. Metode ini dimulai dari tahap pengumpulan data, menganalisis data dan mengimplementasikannya. Metode ini dalam tekhnik pelaksanaannya dengan cara mnelalui tekhnik survey, studi kasus, studi komparatif, analsisi tingkah laku, dan analisis dokumentar. Sedangkan kualitatif adalah penelitian yang dilakukan oleh seseorang untuk memahami sebuah fenomena tentang apa yang dialami oleh sebjek penelitian. </w:t>
      </w:r>
      <w:r w:rsidR="00DA27BE">
        <w:rPr>
          <w:rStyle w:val="FootnoteReference"/>
          <w:rFonts w:ascii="Times New Roman" w:hAnsi="Times New Roman" w:cs="Times New Roman"/>
          <w:sz w:val="24"/>
          <w:szCs w:val="24"/>
        </w:rPr>
        <w:footnoteReference w:id="6"/>
      </w:r>
      <w:r w:rsidR="00C83713" w:rsidRPr="00FE1DF8">
        <w:rPr>
          <w:rFonts w:ascii="Times New Roman" w:hAnsi="Times New Roman" w:cs="Times New Roman"/>
          <w:sz w:val="24"/>
          <w:szCs w:val="24"/>
        </w:rPr>
        <w:t xml:space="preserve">. </w:t>
      </w:r>
    </w:p>
    <w:p w14:paraId="5A0A2EC7" w14:textId="12E5D87B" w:rsidR="00B64592" w:rsidRPr="00FE1DF8" w:rsidRDefault="00B64592" w:rsidP="00FE1DF8">
      <w:pPr>
        <w:pStyle w:val="ListParagraph"/>
        <w:spacing w:line="360" w:lineRule="auto"/>
        <w:ind w:firstLine="720"/>
        <w:jc w:val="both"/>
        <w:rPr>
          <w:rFonts w:ascii="Times New Roman" w:hAnsi="Times New Roman" w:cs="Times New Roman"/>
          <w:sz w:val="24"/>
          <w:szCs w:val="24"/>
        </w:rPr>
      </w:pPr>
      <w:r w:rsidRPr="00FE1DF8">
        <w:rPr>
          <w:rFonts w:ascii="Times New Roman" w:hAnsi="Times New Roman" w:cs="Times New Roman"/>
          <w:sz w:val="24"/>
          <w:szCs w:val="24"/>
        </w:rPr>
        <w:t xml:space="preserve">Tekhnik pengumpulan data dalam penelitian ini melalui observasi, wawancara dan dokumentasi. Observasi yang saya lakukan di desa Blorok Kec. Brangsong Kab. Kendal dengan melakukan wawancara kepada pendiri LPK Bina mulya serta pengambilan dokumentasi sebagai sebuah bukti yang kredibel dan dapat diabsahkan secara fakta dan apa adanya. Pengambilan data primer dalam tahap wawancara ini </w:t>
      </w:r>
      <w:r w:rsidRPr="00FE1DF8">
        <w:rPr>
          <w:rFonts w:ascii="Times New Roman" w:hAnsi="Times New Roman" w:cs="Times New Roman"/>
          <w:sz w:val="24"/>
          <w:szCs w:val="24"/>
        </w:rPr>
        <w:lastRenderedPageBreak/>
        <w:t xml:space="preserve">adalah pendiri LPK sedangkan data sekunder dalam penelitian ini diperoleh dari sumber-sumber jurnal dan e-book yang selaras dengan penelitian ini. </w:t>
      </w:r>
    </w:p>
    <w:p w14:paraId="70B98CCC" w14:textId="4B880E88" w:rsidR="00ED2DE8" w:rsidRDefault="00170E3E" w:rsidP="00ED2DE8">
      <w:pPr>
        <w:pStyle w:val="ListParagraph"/>
        <w:spacing w:line="360" w:lineRule="auto"/>
        <w:ind w:firstLine="720"/>
        <w:jc w:val="both"/>
        <w:rPr>
          <w:rFonts w:ascii="Times New Roman" w:hAnsi="Times New Roman" w:cs="Times New Roman"/>
          <w:sz w:val="24"/>
          <w:szCs w:val="24"/>
        </w:rPr>
      </w:pPr>
      <w:r w:rsidRPr="00FE1DF8">
        <w:rPr>
          <w:rFonts w:ascii="Times New Roman" w:hAnsi="Times New Roman" w:cs="Times New Roman"/>
          <w:sz w:val="24"/>
          <w:szCs w:val="24"/>
        </w:rPr>
        <w:t xml:space="preserve">Penelitian </w:t>
      </w:r>
      <w:proofErr w:type="gramStart"/>
      <w:r w:rsidRPr="00FE1DF8">
        <w:rPr>
          <w:rFonts w:ascii="Times New Roman" w:hAnsi="Times New Roman" w:cs="Times New Roman"/>
          <w:sz w:val="24"/>
          <w:szCs w:val="24"/>
        </w:rPr>
        <w:t>kualitatif  ini</w:t>
      </w:r>
      <w:proofErr w:type="gramEnd"/>
      <w:r w:rsidRPr="00FE1DF8">
        <w:rPr>
          <w:rFonts w:ascii="Times New Roman" w:hAnsi="Times New Roman" w:cs="Times New Roman"/>
          <w:sz w:val="24"/>
          <w:szCs w:val="24"/>
        </w:rPr>
        <w:t xml:space="preserve"> menggunakan pendekatan fenomenologi. Dalam hal ini, fenomenologi adalah sebuah pendekatan filsafat tradesental yang menangguhkan sikap natural dengan maksud untuk memahaminya secra lebih baik. Makna ini muncul dengan cara </w:t>
      </w:r>
      <w:r w:rsidR="00780BC5" w:rsidRPr="00FE1DF8">
        <w:rPr>
          <w:rFonts w:ascii="Times New Roman" w:hAnsi="Times New Roman" w:cs="Times New Roman"/>
          <w:sz w:val="24"/>
          <w:szCs w:val="24"/>
        </w:rPr>
        <w:t>mengabaikan sebuah realitas/ fenomena/ pengalaman itu untuk membuka dirinya.</w:t>
      </w:r>
      <w:r w:rsidR="00DA27BE">
        <w:rPr>
          <w:rStyle w:val="FootnoteReference"/>
          <w:rFonts w:ascii="Times New Roman" w:hAnsi="Times New Roman" w:cs="Times New Roman"/>
          <w:sz w:val="24"/>
          <w:szCs w:val="24"/>
        </w:rPr>
        <w:footnoteReference w:id="7"/>
      </w:r>
      <w:r w:rsidR="00780BC5" w:rsidRPr="00FE1DF8">
        <w:rPr>
          <w:rFonts w:ascii="Times New Roman" w:hAnsi="Times New Roman" w:cs="Times New Roman"/>
          <w:sz w:val="24"/>
          <w:szCs w:val="24"/>
        </w:rPr>
        <w:t xml:space="preserve">. Dengan demikian, pengertian dari fenomenologi itu sendiri merupakan sebuah studi tentang meneliti sebuah pengalaman seseorang atau fenomena terkait obyek yang akan diteliti. Karena di dalam penelitian ini menggunakan pengalaman dari pendiri LPK Bina mulya maka pendekatan yang diambil adalah pendekatan fenomenologi. </w:t>
      </w:r>
      <w:r w:rsidR="00ED2DE8" w:rsidRPr="00ED2DE8">
        <w:rPr>
          <w:rFonts w:ascii="Times New Roman" w:hAnsi="Times New Roman" w:cs="Times New Roman"/>
          <w:sz w:val="24"/>
          <w:szCs w:val="24"/>
        </w:rPr>
        <w:t>Objek penelitian yang saya ambil disini datanya tanpa ada rekayasa dan apa adanya dan juga sesuai dengan studi kasus di LPK Bina Mulya</w:t>
      </w:r>
      <w:r w:rsidR="00ED2DE8">
        <w:rPr>
          <w:rFonts w:ascii="Times New Roman" w:hAnsi="Times New Roman" w:cs="Times New Roman"/>
          <w:sz w:val="24"/>
          <w:szCs w:val="24"/>
        </w:rPr>
        <w:t>.</w:t>
      </w:r>
    </w:p>
    <w:p w14:paraId="50E16128" w14:textId="71592481" w:rsidR="00ED2DE8" w:rsidRDefault="00ED2DE8" w:rsidP="00ED2DE8">
      <w:pPr>
        <w:pStyle w:val="ListParagraph"/>
        <w:spacing w:line="360" w:lineRule="auto"/>
        <w:ind w:firstLine="720"/>
        <w:jc w:val="both"/>
        <w:rPr>
          <w:rFonts w:ascii="Times New Roman" w:hAnsi="Times New Roman" w:cs="Times New Roman"/>
          <w:sz w:val="24"/>
          <w:szCs w:val="24"/>
        </w:rPr>
      </w:pPr>
    </w:p>
    <w:p w14:paraId="03DA5510" w14:textId="77085786" w:rsidR="00ED2DE8" w:rsidRDefault="00F07EC8" w:rsidP="00F07EC8">
      <w:pPr>
        <w:pStyle w:val="ListParagraph"/>
        <w:numPr>
          <w:ilvl w:val="0"/>
          <w:numId w:val="4"/>
        </w:numPr>
        <w:spacing w:line="360" w:lineRule="auto"/>
        <w:jc w:val="both"/>
        <w:rPr>
          <w:rFonts w:ascii="Times New Roman" w:hAnsi="Times New Roman" w:cs="Times New Roman"/>
          <w:b/>
          <w:bCs/>
          <w:sz w:val="24"/>
          <w:szCs w:val="24"/>
        </w:rPr>
      </w:pPr>
      <w:r w:rsidRPr="00F07EC8">
        <w:rPr>
          <w:rFonts w:ascii="Times New Roman" w:hAnsi="Times New Roman" w:cs="Times New Roman"/>
          <w:b/>
          <w:bCs/>
          <w:sz w:val="24"/>
          <w:szCs w:val="24"/>
        </w:rPr>
        <w:t xml:space="preserve">HASIL DAN PEMBAHASAN </w:t>
      </w:r>
    </w:p>
    <w:p w14:paraId="7A42E267" w14:textId="1315D521" w:rsidR="00DB3BE9" w:rsidRPr="00DD15C1" w:rsidRDefault="005C212E" w:rsidP="00DD15C1">
      <w:pPr>
        <w:pStyle w:val="ListParagraph"/>
        <w:numPr>
          <w:ilvl w:val="0"/>
          <w:numId w:val="9"/>
        </w:numPr>
        <w:spacing w:line="360" w:lineRule="auto"/>
        <w:jc w:val="both"/>
        <w:rPr>
          <w:rFonts w:ascii="Times New Roman" w:hAnsi="Times New Roman" w:cs="Times New Roman"/>
          <w:b/>
          <w:bCs/>
          <w:sz w:val="24"/>
          <w:szCs w:val="24"/>
        </w:rPr>
      </w:pPr>
      <w:r w:rsidRPr="00DD15C1">
        <w:rPr>
          <w:rFonts w:ascii="Times New Roman" w:hAnsi="Times New Roman" w:cs="Times New Roman"/>
          <w:b/>
          <w:bCs/>
          <w:sz w:val="24"/>
          <w:szCs w:val="24"/>
        </w:rPr>
        <w:t>Program-Program di LPK Bina Mulya</w:t>
      </w:r>
    </w:p>
    <w:p w14:paraId="0208D700" w14:textId="77777777" w:rsidR="00DB3BE9" w:rsidRDefault="00DB3BE9" w:rsidP="00DB3BE9">
      <w:pPr>
        <w:spacing w:line="360" w:lineRule="auto"/>
        <w:ind w:left="720" w:firstLine="720"/>
        <w:jc w:val="both"/>
        <w:rPr>
          <w:rFonts w:ascii="Times New Roman" w:hAnsi="Times New Roman" w:cs="Times New Roman"/>
          <w:sz w:val="24"/>
          <w:szCs w:val="24"/>
        </w:rPr>
      </w:pPr>
      <w:r w:rsidRPr="00DB3BE9">
        <w:rPr>
          <w:rFonts w:ascii="Times New Roman" w:hAnsi="Times New Roman" w:cs="Times New Roman"/>
          <w:sz w:val="24"/>
          <w:szCs w:val="24"/>
        </w:rPr>
        <w:t xml:space="preserve">Berdasarkan penelitian yang telah </w:t>
      </w:r>
      <w:r>
        <w:rPr>
          <w:rFonts w:ascii="Times New Roman" w:hAnsi="Times New Roman" w:cs="Times New Roman"/>
          <w:sz w:val="24"/>
          <w:szCs w:val="24"/>
        </w:rPr>
        <w:t xml:space="preserve">saya lakukan </w:t>
      </w:r>
      <w:r w:rsidRPr="00DB3BE9">
        <w:rPr>
          <w:rFonts w:ascii="Times New Roman" w:hAnsi="Times New Roman" w:cs="Times New Roman"/>
          <w:sz w:val="24"/>
          <w:szCs w:val="24"/>
        </w:rPr>
        <w:t>di LPK Bina Mulya desa Blorok,</w:t>
      </w:r>
      <w:r>
        <w:rPr>
          <w:rFonts w:ascii="Times New Roman" w:hAnsi="Times New Roman" w:cs="Times New Roman"/>
          <w:sz w:val="24"/>
          <w:szCs w:val="24"/>
        </w:rPr>
        <w:t xml:space="preserve"> Kec. Brangsong Kab. Kendal, mendapatkan hasil penelitian bahwa program-program yang ada di LPK Bina Mulya mencakup program menjahit, komputer atau IT, program tata boga. Serta adanya pengaruh dari didirikannya program tersebut bagi masyarakat desa blorok. </w:t>
      </w:r>
      <w:r w:rsidR="005C212E" w:rsidRPr="007F72EC">
        <w:rPr>
          <w:rFonts w:ascii="Times New Roman" w:hAnsi="Times New Roman" w:cs="Times New Roman"/>
          <w:sz w:val="24"/>
          <w:szCs w:val="24"/>
        </w:rPr>
        <w:t xml:space="preserve">LPK Bina Mulya berdiri pada tahun 2013 yang dimana sejarah berdirinya berawal dari pendiri LPK yang tidak mempunyai pekerjaan, kemudian ia membuka pelatihan tersebut. </w:t>
      </w:r>
    </w:p>
    <w:p w14:paraId="179F4F0C" w14:textId="282CBF1E" w:rsidR="007F72EC" w:rsidRDefault="005C212E" w:rsidP="00DB3BE9">
      <w:pPr>
        <w:spacing w:line="360" w:lineRule="auto"/>
        <w:ind w:left="720" w:firstLine="720"/>
        <w:jc w:val="both"/>
        <w:rPr>
          <w:rFonts w:ascii="Times New Roman" w:hAnsi="Times New Roman" w:cs="Times New Roman"/>
          <w:sz w:val="24"/>
          <w:szCs w:val="24"/>
        </w:rPr>
      </w:pPr>
      <w:r w:rsidRPr="007F72EC">
        <w:rPr>
          <w:rFonts w:ascii="Times New Roman" w:hAnsi="Times New Roman" w:cs="Times New Roman"/>
          <w:sz w:val="24"/>
          <w:szCs w:val="24"/>
        </w:rPr>
        <w:t xml:space="preserve">Program yang ada di LPK ini awalnya gratis, lalu dengan mengikuti perkembangan zaman yang semakin canggih program pelatihan di LPK ini </w:t>
      </w:r>
      <w:r w:rsidR="007F72EC" w:rsidRPr="007F72EC">
        <w:rPr>
          <w:rFonts w:ascii="Times New Roman" w:hAnsi="Times New Roman" w:cs="Times New Roman"/>
          <w:sz w:val="24"/>
          <w:szCs w:val="24"/>
        </w:rPr>
        <w:t xml:space="preserve">menjadi program yang berbayar. Dengan didirikannya program pelatihan LPK ini sangat membantu bagi masyarakat desa blorok dan setempat. Pelatihan LPK ini juga merupakan salah satu bentuk dari implementasi pemberdayaan masyarakat. </w:t>
      </w:r>
      <w:r w:rsidR="007F72EC">
        <w:rPr>
          <w:rFonts w:ascii="Times New Roman" w:hAnsi="Times New Roman" w:cs="Times New Roman"/>
          <w:sz w:val="24"/>
          <w:szCs w:val="24"/>
        </w:rPr>
        <w:t xml:space="preserve">Program-program yang ada di LPK Bina Mulya di desa Blorok antara </w:t>
      </w:r>
      <w:proofErr w:type="gramStart"/>
      <w:r w:rsidR="007F72EC">
        <w:rPr>
          <w:rFonts w:ascii="Times New Roman" w:hAnsi="Times New Roman" w:cs="Times New Roman"/>
          <w:sz w:val="24"/>
          <w:szCs w:val="24"/>
        </w:rPr>
        <w:t>lain :</w:t>
      </w:r>
      <w:proofErr w:type="gramEnd"/>
    </w:p>
    <w:p w14:paraId="57ACAA81" w14:textId="18CE4709" w:rsidR="00DB3BE9" w:rsidRPr="00E833FA" w:rsidRDefault="00DB3BE9" w:rsidP="00E833FA">
      <w:pPr>
        <w:pStyle w:val="ListParagraph"/>
        <w:numPr>
          <w:ilvl w:val="0"/>
          <w:numId w:val="7"/>
        </w:numPr>
        <w:spacing w:line="360" w:lineRule="auto"/>
        <w:jc w:val="both"/>
        <w:rPr>
          <w:rFonts w:ascii="Times New Roman" w:hAnsi="Times New Roman" w:cs="Times New Roman"/>
          <w:sz w:val="24"/>
          <w:szCs w:val="24"/>
        </w:rPr>
      </w:pPr>
      <w:r w:rsidRPr="00E833FA">
        <w:rPr>
          <w:rFonts w:ascii="Times New Roman" w:hAnsi="Times New Roman" w:cs="Times New Roman"/>
          <w:sz w:val="24"/>
          <w:szCs w:val="24"/>
        </w:rPr>
        <w:t>Program menjahit</w:t>
      </w:r>
    </w:p>
    <w:p w14:paraId="3C87D952" w14:textId="3DA24F4C" w:rsidR="00DB3BE9" w:rsidRPr="00E833FA" w:rsidRDefault="00107D99" w:rsidP="00E833FA">
      <w:pPr>
        <w:spacing w:line="360" w:lineRule="auto"/>
        <w:ind w:left="720" w:firstLine="720"/>
        <w:jc w:val="both"/>
        <w:rPr>
          <w:rFonts w:ascii="Times New Roman" w:hAnsi="Times New Roman" w:cs="Times New Roman"/>
          <w:sz w:val="24"/>
          <w:szCs w:val="24"/>
        </w:rPr>
      </w:pPr>
      <w:r w:rsidRPr="00E833FA">
        <w:rPr>
          <w:rFonts w:ascii="Times New Roman" w:hAnsi="Times New Roman" w:cs="Times New Roman"/>
          <w:sz w:val="24"/>
          <w:szCs w:val="24"/>
        </w:rPr>
        <w:lastRenderedPageBreak/>
        <w:t xml:space="preserve">Perencanaan pembelajaran kursus menjahit ini dilakukan dengan menggunakan serta menentukan aspek-aspek yang terdapat, antara lain yaitu tujuan pembelajaran, infrastruktur, peserta kursus, materi ajar, sarana pembelajaran serta penilaian belajar. Tujuan pembelajaran dari program menjahit ini untuk memberikan bekal kemampuan seseorang dengan pengetahuan dan keterampilan menjahit sehingga dapat membantu untuk masuk ke dunia kerja. </w:t>
      </w:r>
      <w:r w:rsidR="00DA27BE">
        <w:rPr>
          <w:rStyle w:val="FootnoteReference"/>
          <w:rFonts w:ascii="Times New Roman" w:hAnsi="Times New Roman" w:cs="Times New Roman"/>
          <w:sz w:val="24"/>
          <w:szCs w:val="24"/>
        </w:rPr>
        <w:footnoteReference w:id="8"/>
      </w:r>
    </w:p>
    <w:p w14:paraId="23B98B8D" w14:textId="63192041" w:rsidR="007F72EC" w:rsidRPr="00E833FA" w:rsidRDefault="00DD6F16" w:rsidP="001F5F68">
      <w:pPr>
        <w:spacing w:line="360" w:lineRule="auto"/>
        <w:ind w:firstLine="720"/>
        <w:jc w:val="center"/>
        <w:rPr>
          <w:rFonts w:ascii="Times New Roman" w:hAnsi="Times New Roman" w:cs="Times New Roman"/>
          <w:sz w:val="24"/>
          <w:szCs w:val="24"/>
        </w:rPr>
      </w:pPr>
      <w:r>
        <w:rPr>
          <w:noProof/>
          <w:lang w:val="en-US"/>
        </w:rPr>
        <w:drawing>
          <wp:inline distT="0" distB="0" distL="0" distR="0" wp14:anchorId="74281A6E" wp14:editId="45507378">
            <wp:extent cx="1905000" cy="1419780"/>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38354" cy="1444639"/>
                    </a:xfrm>
                    <a:prstGeom prst="rect">
                      <a:avLst/>
                    </a:prstGeom>
                    <a:noFill/>
                    <a:ln>
                      <a:noFill/>
                    </a:ln>
                  </pic:spPr>
                </pic:pic>
              </a:graphicData>
            </a:graphic>
          </wp:inline>
        </w:drawing>
      </w:r>
      <w:r>
        <w:rPr>
          <w:noProof/>
          <w:lang w:val="en-US"/>
        </w:rPr>
        <w:drawing>
          <wp:inline distT="0" distB="0" distL="0" distR="0" wp14:anchorId="3A3C411C" wp14:editId="52FD8DC6">
            <wp:extent cx="1771650" cy="14154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34144" cy="1465343"/>
                    </a:xfrm>
                    <a:prstGeom prst="rect">
                      <a:avLst/>
                    </a:prstGeom>
                    <a:noFill/>
                    <a:ln>
                      <a:noFill/>
                    </a:ln>
                  </pic:spPr>
                </pic:pic>
              </a:graphicData>
            </a:graphic>
          </wp:inline>
        </w:drawing>
      </w:r>
    </w:p>
    <w:p w14:paraId="79FF335F" w14:textId="0D4A12F0" w:rsidR="002858B4" w:rsidRDefault="00E833FA" w:rsidP="00E833FA">
      <w:pPr>
        <w:spacing w:line="360" w:lineRule="auto"/>
        <w:rPr>
          <w:rFonts w:ascii="Times New Roman" w:hAnsi="Times New Roman" w:cs="Times New Roman"/>
          <w:sz w:val="18"/>
          <w:szCs w:val="18"/>
        </w:rPr>
      </w:pPr>
      <w:r>
        <w:rPr>
          <w:rFonts w:ascii="Times New Roman" w:hAnsi="Times New Roman" w:cs="Times New Roman"/>
          <w:sz w:val="18"/>
          <w:szCs w:val="18"/>
        </w:rPr>
        <w:t xml:space="preserve">                                </w:t>
      </w:r>
      <w:r w:rsidR="001F5F68">
        <w:rPr>
          <w:rFonts w:ascii="Times New Roman" w:hAnsi="Times New Roman" w:cs="Times New Roman"/>
          <w:sz w:val="18"/>
          <w:szCs w:val="18"/>
        </w:rPr>
        <w:tab/>
      </w:r>
      <w:r w:rsidR="001F5F68">
        <w:rPr>
          <w:rFonts w:ascii="Times New Roman" w:hAnsi="Times New Roman" w:cs="Times New Roman"/>
          <w:sz w:val="18"/>
          <w:szCs w:val="18"/>
        </w:rPr>
        <w:tab/>
      </w:r>
      <w:r>
        <w:rPr>
          <w:rFonts w:ascii="Times New Roman" w:hAnsi="Times New Roman" w:cs="Times New Roman"/>
          <w:sz w:val="18"/>
          <w:szCs w:val="18"/>
        </w:rPr>
        <w:t xml:space="preserve"> </w:t>
      </w:r>
      <w:r w:rsidR="00DD6F16" w:rsidRPr="00E833FA">
        <w:rPr>
          <w:rFonts w:ascii="Times New Roman" w:hAnsi="Times New Roman" w:cs="Times New Roman"/>
          <w:sz w:val="18"/>
          <w:szCs w:val="18"/>
        </w:rPr>
        <w:t>Dokumentasi lapangan 1</w:t>
      </w:r>
      <w:r w:rsidR="00CD5415" w:rsidRPr="00E833FA">
        <w:rPr>
          <w:rFonts w:ascii="Times New Roman" w:hAnsi="Times New Roman" w:cs="Times New Roman"/>
          <w:sz w:val="18"/>
          <w:szCs w:val="18"/>
        </w:rPr>
        <w:t xml:space="preserve"> program menjahit LPK Bina Mulya</w:t>
      </w:r>
    </w:p>
    <w:p w14:paraId="1C6DB1B0" w14:textId="77777777" w:rsidR="00E833FA" w:rsidRDefault="00E833FA" w:rsidP="00E833FA">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erdasrkan dokumentasi dari gambar di atas, LPK Bina Mulya memberikan pelatihan program menjahit bagi remaja-remaja atau seseorang yang sudah taman sekolah untuk mencari pekerjaan. Rata-rata yang mengikuti kursus menjahit tersebut adalah perempuan. Sehingga kebanyakan para peserta LPK Bina Mulya yang mengambil program peltihan menjahit adalah perempuan. </w:t>
      </w:r>
    </w:p>
    <w:p w14:paraId="2A9F8F04" w14:textId="7CD542B9" w:rsidR="00283B65" w:rsidRPr="00E833FA" w:rsidRDefault="00CD5415" w:rsidP="00E833FA">
      <w:pPr>
        <w:spacing w:line="360" w:lineRule="auto"/>
        <w:ind w:left="720" w:firstLine="720"/>
        <w:jc w:val="both"/>
        <w:rPr>
          <w:rFonts w:ascii="Times New Roman" w:hAnsi="Times New Roman" w:cs="Times New Roman"/>
          <w:sz w:val="24"/>
          <w:szCs w:val="24"/>
        </w:rPr>
      </w:pPr>
      <w:r w:rsidRPr="00E833FA">
        <w:rPr>
          <w:rFonts w:ascii="Times New Roman" w:hAnsi="Times New Roman" w:cs="Times New Roman"/>
          <w:sz w:val="24"/>
          <w:szCs w:val="24"/>
        </w:rPr>
        <w:t xml:space="preserve">Di LPK Bina Mulya ini akan diajari menjahit dari konsep yang paling dasar hingga yang paling sulit. Biasanya di LPK Bina Mulya ini program menjahit berangkat setiap 3 hari dalam seminggu misalnya hari senin, rabu sama jumat. Pemberian pelatihan menjahit ini sangat dibutuhkan oleh seseorang yang ingin kerja dibagian garment. LPK Bina Mulya disini juga melakukan kerjasama dengan berbagai perusahaan, oleh karena itu tidak usah khawatir perihal mendapatkan pekerjaan. LPK Bina mulya juga akan memberikan setifikat apabila kita lulus ujian keahlian sesuai dengan program yang dipilih. Pelatih-pelatih di LPK ini juga sangat berkompeten dibidangnya sehingga kita bisa mendapatkan ilmunya secara mendalam dan lebih luas. </w:t>
      </w:r>
    </w:p>
    <w:p w14:paraId="156916B6" w14:textId="0B4F14F1" w:rsidR="00CD5415" w:rsidRPr="00E833FA" w:rsidRDefault="00CD5415" w:rsidP="00E833FA">
      <w:pPr>
        <w:pStyle w:val="ListParagraph"/>
        <w:numPr>
          <w:ilvl w:val="0"/>
          <w:numId w:val="7"/>
        </w:numPr>
        <w:spacing w:line="360" w:lineRule="auto"/>
        <w:jc w:val="both"/>
        <w:rPr>
          <w:rFonts w:ascii="Times New Roman" w:hAnsi="Times New Roman" w:cs="Times New Roman"/>
          <w:sz w:val="24"/>
          <w:szCs w:val="24"/>
        </w:rPr>
      </w:pPr>
      <w:r w:rsidRPr="00E833FA">
        <w:rPr>
          <w:rFonts w:ascii="Times New Roman" w:hAnsi="Times New Roman" w:cs="Times New Roman"/>
          <w:sz w:val="24"/>
          <w:szCs w:val="24"/>
        </w:rPr>
        <w:t>Program Komputer</w:t>
      </w:r>
    </w:p>
    <w:p w14:paraId="52CB418D" w14:textId="16C8F2ED" w:rsidR="007A6810" w:rsidRPr="00E833FA" w:rsidRDefault="00DD0266" w:rsidP="00E833FA">
      <w:pPr>
        <w:spacing w:line="360" w:lineRule="auto"/>
        <w:ind w:left="720" w:firstLine="720"/>
        <w:jc w:val="both"/>
        <w:rPr>
          <w:rFonts w:ascii="Times New Roman" w:hAnsi="Times New Roman" w:cs="Times New Roman"/>
          <w:sz w:val="24"/>
          <w:szCs w:val="24"/>
        </w:rPr>
      </w:pPr>
      <w:r w:rsidRPr="00E833FA">
        <w:rPr>
          <w:rFonts w:ascii="Times New Roman" w:hAnsi="Times New Roman" w:cs="Times New Roman"/>
          <w:sz w:val="24"/>
          <w:szCs w:val="24"/>
        </w:rPr>
        <w:t>Program pelatihan komputer termasuk pada upaya pemberdayaan untuk meningkatkan sumber daya manusia.</w:t>
      </w:r>
      <w:r w:rsidR="00DA0E38" w:rsidRPr="00E833FA">
        <w:rPr>
          <w:rFonts w:ascii="Times New Roman" w:hAnsi="Times New Roman" w:cs="Times New Roman"/>
          <w:sz w:val="24"/>
          <w:szCs w:val="24"/>
        </w:rPr>
        <w:t xml:space="preserve"> Metode Pelatihan program komputer ialah bentuk </w:t>
      </w:r>
      <w:r w:rsidR="00DA0E38" w:rsidRPr="00E833FA">
        <w:rPr>
          <w:rFonts w:ascii="Times New Roman" w:hAnsi="Times New Roman" w:cs="Times New Roman"/>
          <w:sz w:val="24"/>
          <w:szCs w:val="24"/>
        </w:rPr>
        <w:lastRenderedPageBreak/>
        <w:t>ceramah dan praktik secara langsung.</w:t>
      </w:r>
      <w:r w:rsidR="00DA27BE">
        <w:rPr>
          <w:rStyle w:val="FootnoteReference"/>
          <w:rFonts w:ascii="Times New Roman" w:hAnsi="Times New Roman" w:cs="Times New Roman"/>
          <w:sz w:val="24"/>
          <w:szCs w:val="24"/>
        </w:rPr>
        <w:footnoteReference w:id="9"/>
      </w:r>
      <w:r w:rsidR="00DA0E38" w:rsidRPr="00E833FA">
        <w:rPr>
          <w:rFonts w:ascii="Times New Roman" w:hAnsi="Times New Roman" w:cs="Times New Roman"/>
          <w:sz w:val="24"/>
          <w:szCs w:val="24"/>
        </w:rPr>
        <w:t xml:space="preserve"> Fasilitas sarana dan prasarana merupakan salah satu hal untuk menunjang keberhasilan dalam program komputer di LPK Bina Mulya yang saya amati fasilitas di LPK tersebut sudah tergolong sangat baik dan mencukupi. </w:t>
      </w:r>
      <w:r w:rsidRPr="00E833FA">
        <w:rPr>
          <w:rFonts w:ascii="Times New Roman" w:hAnsi="Times New Roman" w:cs="Times New Roman"/>
          <w:sz w:val="24"/>
          <w:szCs w:val="24"/>
        </w:rPr>
        <w:t xml:space="preserve"> </w:t>
      </w:r>
    </w:p>
    <w:p w14:paraId="530C4211" w14:textId="22B6D093" w:rsidR="007A6810" w:rsidRPr="00E833FA" w:rsidRDefault="007A6810" w:rsidP="00E833FA">
      <w:pPr>
        <w:spacing w:line="360" w:lineRule="auto"/>
        <w:jc w:val="center"/>
        <w:rPr>
          <w:rFonts w:ascii="Times New Roman" w:hAnsi="Times New Roman" w:cs="Times New Roman"/>
          <w:sz w:val="24"/>
          <w:szCs w:val="24"/>
        </w:rPr>
      </w:pPr>
      <w:r>
        <w:rPr>
          <w:noProof/>
          <w:lang w:val="en-US"/>
        </w:rPr>
        <w:drawing>
          <wp:inline distT="0" distB="0" distL="0" distR="0" wp14:anchorId="397CB086" wp14:editId="6A6C7A36">
            <wp:extent cx="2800350" cy="17554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38896" cy="1779579"/>
                    </a:xfrm>
                    <a:prstGeom prst="rect">
                      <a:avLst/>
                    </a:prstGeom>
                    <a:noFill/>
                    <a:ln>
                      <a:noFill/>
                    </a:ln>
                  </pic:spPr>
                </pic:pic>
              </a:graphicData>
            </a:graphic>
          </wp:inline>
        </w:drawing>
      </w:r>
    </w:p>
    <w:p w14:paraId="3C001EA3" w14:textId="121A9933" w:rsidR="007A6810" w:rsidRDefault="007A6810" w:rsidP="00E833FA">
      <w:pPr>
        <w:spacing w:line="360" w:lineRule="auto"/>
        <w:jc w:val="center"/>
        <w:rPr>
          <w:rFonts w:ascii="Times New Roman" w:hAnsi="Times New Roman" w:cs="Times New Roman"/>
          <w:sz w:val="18"/>
          <w:szCs w:val="18"/>
        </w:rPr>
      </w:pPr>
      <w:r w:rsidRPr="00E833FA">
        <w:rPr>
          <w:rFonts w:ascii="Times New Roman" w:hAnsi="Times New Roman" w:cs="Times New Roman"/>
          <w:sz w:val="18"/>
          <w:szCs w:val="18"/>
        </w:rPr>
        <w:t>Gambar lapangan 2 program komputer di LPK Bina Mulya</w:t>
      </w:r>
    </w:p>
    <w:p w14:paraId="21740488" w14:textId="786E393C" w:rsidR="00E833FA" w:rsidRPr="00E833FA" w:rsidRDefault="00E833FA" w:rsidP="006F4C8A">
      <w:pPr>
        <w:spacing w:line="360" w:lineRule="auto"/>
        <w:ind w:left="720" w:firstLine="720"/>
        <w:jc w:val="both"/>
        <w:rPr>
          <w:rFonts w:ascii="Times New Roman" w:hAnsi="Times New Roman" w:cs="Times New Roman"/>
          <w:sz w:val="24"/>
          <w:szCs w:val="24"/>
        </w:rPr>
      </w:pPr>
      <w:r w:rsidRPr="00E833FA">
        <w:rPr>
          <w:rFonts w:ascii="Times New Roman" w:hAnsi="Times New Roman" w:cs="Times New Roman"/>
          <w:sz w:val="24"/>
          <w:szCs w:val="24"/>
        </w:rPr>
        <w:t xml:space="preserve">Dari </w:t>
      </w:r>
      <w:r>
        <w:rPr>
          <w:rFonts w:ascii="Times New Roman" w:hAnsi="Times New Roman" w:cs="Times New Roman"/>
          <w:sz w:val="24"/>
          <w:szCs w:val="24"/>
        </w:rPr>
        <w:t xml:space="preserve">gambar diatas dapat dilihat, bahwa pelatihan program komputer ini menjadi salah satu program yang banyak diminati baik dari laki-laki maupun perempuan. Di LPK Bina Mulya diajari pelatih pelatih </w:t>
      </w:r>
      <w:r w:rsidR="006F4C8A">
        <w:rPr>
          <w:rFonts w:ascii="Times New Roman" w:hAnsi="Times New Roman" w:cs="Times New Roman"/>
          <w:sz w:val="24"/>
          <w:szCs w:val="24"/>
        </w:rPr>
        <w:t xml:space="preserve">tentang design grafis, program-program software dan IT lainnya yang dapat digunakan dalam dunia kerja. </w:t>
      </w:r>
    </w:p>
    <w:p w14:paraId="40ED6720" w14:textId="77777777" w:rsidR="006F4C8A" w:rsidRDefault="00DD0266" w:rsidP="006F4C8A">
      <w:pPr>
        <w:spacing w:line="360" w:lineRule="auto"/>
        <w:ind w:left="720" w:firstLine="720"/>
        <w:jc w:val="both"/>
        <w:rPr>
          <w:rFonts w:ascii="Times New Roman" w:hAnsi="Times New Roman" w:cs="Times New Roman"/>
          <w:sz w:val="24"/>
          <w:szCs w:val="24"/>
        </w:rPr>
      </w:pPr>
      <w:r w:rsidRPr="00E833FA">
        <w:rPr>
          <w:rFonts w:ascii="Times New Roman" w:hAnsi="Times New Roman" w:cs="Times New Roman"/>
          <w:sz w:val="24"/>
          <w:szCs w:val="24"/>
        </w:rPr>
        <w:t>Pelatihan komputer ini pese</w:t>
      </w:r>
      <w:r w:rsidR="00D904FD" w:rsidRPr="00E833FA">
        <w:rPr>
          <w:rFonts w:ascii="Times New Roman" w:hAnsi="Times New Roman" w:cs="Times New Roman"/>
          <w:sz w:val="24"/>
          <w:szCs w:val="24"/>
        </w:rPr>
        <w:t>r</w:t>
      </w:r>
      <w:r w:rsidRPr="00E833FA">
        <w:rPr>
          <w:rFonts w:ascii="Times New Roman" w:hAnsi="Times New Roman" w:cs="Times New Roman"/>
          <w:sz w:val="24"/>
          <w:szCs w:val="24"/>
        </w:rPr>
        <w:t xml:space="preserve">tanya </w:t>
      </w:r>
      <w:r w:rsidR="00D904FD" w:rsidRPr="00E833FA">
        <w:rPr>
          <w:rFonts w:ascii="Times New Roman" w:hAnsi="Times New Roman" w:cs="Times New Roman"/>
          <w:sz w:val="24"/>
          <w:szCs w:val="24"/>
        </w:rPr>
        <w:t xml:space="preserve">boleh dari umum tidak harus masyarakat desa blorok tersebut. Berdasarkan observasi dan pengamatan saya secara langsung tempat pelaksanaan pelatihan ini berada di rumah pendiri LPK Bina mulya itu sendiri. Pelatihan komputer di LPK Bina mulya rata-rata </w:t>
      </w:r>
      <w:r w:rsidR="00DA0E38" w:rsidRPr="00E833FA">
        <w:rPr>
          <w:rFonts w:ascii="Times New Roman" w:hAnsi="Times New Roman" w:cs="Times New Roman"/>
          <w:sz w:val="24"/>
          <w:szCs w:val="24"/>
        </w:rPr>
        <w:t xml:space="preserve">berkisar antara umur 17-30 tahun karena rata-rata umur segitu merupakan usia yang sangat produktif. Pelatihan program di LPK Bina mulya salah satunya adalah design grafis dimana program ini sangat banyak dibutukhan di dunia kerja. </w:t>
      </w:r>
    </w:p>
    <w:p w14:paraId="09697DDE" w14:textId="4BE23A8F" w:rsidR="0030488A" w:rsidRPr="006F4C8A" w:rsidRDefault="003B4F23" w:rsidP="006F4C8A">
      <w:pPr>
        <w:pStyle w:val="ListParagraph"/>
        <w:numPr>
          <w:ilvl w:val="0"/>
          <w:numId w:val="7"/>
        </w:numPr>
        <w:spacing w:line="360" w:lineRule="auto"/>
        <w:jc w:val="both"/>
        <w:rPr>
          <w:rFonts w:ascii="Times New Roman" w:hAnsi="Times New Roman" w:cs="Times New Roman"/>
          <w:sz w:val="24"/>
          <w:szCs w:val="24"/>
        </w:rPr>
      </w:pPr>
      <w:r w:rsidRPr="006F4C8A">
        <w:rPr>
          <w:rFonts w:ascii="Times New Roman" w:hAnsi="Times New Roman" w:cs="Times New Roman"/>
          <w:sz w:val="24"/>
          <w:szCs w:val="24"/>
        </w:rPr>
        <w:t xml:space="preserve">Pelatihan Tata Boga </w:t>
      </w:r>
    </w:p>
    <w:p w14:paraId="481A199E" w14:textId="361C192F" w:rsidR="00DD15C1" w:rsidRDefault="0030488A" w:rsidP="00DD15C1">
      <w:pPr>
        <w:spacing w:line="360" w:lineRule="auto"/>
        <w:ind w:left="720" w:firstLine="720"/>
        <w:jc w:val="both"/>
        <w:rPr>
          <w:rFonts w:ascii="Times New Roman" w:hAnsi="Times New Roman" w:cs="Times New Roman"/>
          <w:sz w:val="24"/>
          <w:szCs w:val="24"/>
        </w:rPr>
      </w:pPr>
      <w:r w:rsidRPr="00E833FA">
        <w:rPr>
          <w:rFonts w:ascii="Times New Roman" w:hAnsi="Times New Roman" w:cs="Times New Roman"/>
          <w:sz w:val="24"/>
          <w:szCs w:val="24"/>
        </w:rPr>
        <w:t xml:space="preserve">Pelatihan tata boga juga merupakan salah satu dari program LPK Bina Mulya dimana program ini sangat banyak sekali peminatnya di penelitian tersebut. </w:t>
      </w:r>
      <w:r w:rsidR="00DA27BE">
        <w:rPr>
          <w:rStyle w:val="FootnoteReference"/>
          <w:rFonts w:ascii="Times New Roman" w:hAnsi="Times New Roman" w:cs="Times New Roman"/>
          <w:sz w:val="24"/>
          <w:szCs w:val="24"/>
        </w:rPr>
        <w:footnoteReference w:id="10"/>
      </w:r>
      <w:r w:rsidR="00D5105A" w:rsidRPr="00E833FA">
        <w:rPr>
          <w:rFonts w:ascii="Times New Roman" w:hAnsi="Times New Roman" w:cs="Times New Roman"/>
          <w:sz w:val="24"/>
          <w:szCs w:val="24"/>
        </w:rPr>
        <w:t xml:space="preserve"> </w:t>
      </w:r>
      <w:r w:rsidRPr="00E833FA">
        <w:rPr>
          <w:rFonts w:ascii="Times New Roman" w:hAnsi="Times New Roman" w:cs="Times New Roman"/>
          <w:sz w:val="24"/>
          <w:szCs w:val="24"/>
        </w:rPr>
        <w:t xml:space="preserve">Karena selain mengikuti program tata boga untuk memcari pekerjaan, tetapi juga bisa akan </w:t>
      </w:r>
      <w:r w:rsidRPr="00E833FA">
        <w:rPr>
          <w:rFonts w:ascii="Times New Roman" w:hAnsi="Times New Roman" w:cs="Times New Roman"/>
          <w:sz w:val="24"/>
          <w:szCs w:val="24"/>
        </w:rPr>
        <w:lastRenderedPageBreak/>
        <w:t xml:space="preserve">mendapatkan ilmu dan wawasan yang lebih luas lagi. Dengan adanya pelatihan ini diharapkan dapat memberikan skill dan kemampuan dibidang </w:t>
      </w:r>
      <w:r w:rsidR="00BF28D5">
        <w:rPr>
          <w:rFonts w:ascii="Times New Roman" w:hAnsi="Times New Roman" w:cs="Times New Roman"/>
          <w:sz w:val="24"/>
          <w:szCs w:val="24"/>
        </w:rPr>
        <w:t>memasak</w:t>
      </w:r>
      <w:r w:rsidRPr="00E833FA">
        <w:rPr>
          <w:rFonts w:ascii="Times New Roman" w:hAnsi="Times New Roman" w:cs="Times New Roman"/>
          <w:sz w:val="24"/>
          <w:szCs w:val="24"/>
        </w:rPr>
        <w:t xml:space="preserve">. Hasil penelitian yang saya amati ini mempunyai perubahan yang signifikan. Di program </w:t>
      </w:r>
      <w:r w:rsidR="00BF28D5">
        <w:rPr>
          <w:rFonts w:ascii="Times New Roman" w:hAnsi="Times New Roman" w:cs="Times New Roman"/>
          <w:sz w:val="24"/>
          <w:szCs w:val="24"/>
        </w:rPr>
        <w:t xml:space="preserve">tata boga </w:t>
      </w:r>
      <w:r w:rsidRPr="00E833FA">
        <w:rPr>
          <w:rFonts w:ascii="Times New Roman" w:hAnsi="Times New Roman" w:cs="Times New Roman"/>
          <w:sz w:val="24"/>
          <w:szCs w:val="24"/>
        </w:rPr>
        <w:t xml:space="preserve">ini juga memiliki dampak yang besar misalnya jika kita susah memperoleh pekerjaan, dengan ikutnya program tata boga ini kita bisa mencari solusi dengan berjualan atau berdagang. </w:t>
      </w:r>
      <w:r w:rsidR="001E4D11" w:rsidRPr="00E833FA">
        <w:rPr>
          <w:rFonts w:ascii="Times New Roman" w:hAnsi="Times New Roman" w:cs="Times New Roman"/>
          <w:sz w:val="24"/>
          <w:szCs w:val="24"/>
        </w:rPr>
        <w:t>Oleh karena itu masalah kemiskinan dan pengangguran di masyarakat desa blorok dapat diminimalisir.</w:t>
      </w:r>
    </w:p>
    <w:p w14:paraId="7B4A4604" w14:textId="43A74B48" w:rsidR="0030488A" w:rsidRDefault="00EC225F" w:rsidP="00DD15C1">
      <w:pPr>
        <w:pStyle w:val="ListParagraph"/>
        <w:numPr>
          <w:ilvl w:val="0"/>
          <w:numId w:val="9"/>
        </w:numPr>
        <w:spacing w:line="360" w:lineRule="auto"/>
        <w:jc w:val="both"/>
        <w:rPr>
          <w:rFonts w:ascii="Times New Roman" w:hAnsi="Times New Roman" w:cs="Times New Roman"/>
          <w:b/>
          <w:bCs/>
          <w:sz w:val="24"/>
          <w:szCs w:val="24"/>
        </w:rPr>
      </w:pPr>
      <w:r w:rsidRPr="00DD15C1">
        <w:rPr>
          <w:rFonts w:ascii="Times New Roman" w:hAnsi="Times New Roman" w:cs="Times New Roman"/>
          <w:b/>
          <w:bCs/>
          <w:sz w:val="24"/>
          <w:szCs w:val="24"/>
        </w:rPr>
        <w:t xml:space="preserve">Pengaruh dari adanya LPK Bina Mulya di Kehidupan Sehari-hari. </w:t>
      </w:r>
    </w:p>
    <w:p w14:paraId="03FFEA31" w14:textId="6EFEE48E" w:rsidR="001745AA" w:rsidRDefault="005C7446" w:rsidP="00B17CD6">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mberian pelatihan untuk masyarakat desa buat menaikkan kemampuan. Pemberdayaan dengan memberikan pembinaan kepada masyarakat guna untuk meningkatkan kemampuan dan keterampilannya. Pendampingan masyarakat bertujuan buat menumbuhkan bentuk partispasi aktif pada masyarakat dan ikut mensukseskan pembangunan desa. Pendampingan masyarakat untuk menyampaikan fasilitas kepada masyarakat desa terkait program pelatihan yang ada di LPK Bina Mulya. Pendampingan masyarakat desa lebih ditekankan di pemenuhan kebutuhan penyadaran serta pengembangan masyarakat supaya lebih mengamati dan memahami penyelenggaraan pemerintah. </w:t>
      </w:r>
      <w:r w:rsidR="00DA27BE">
        <w:rPr>
          <w:rStyle w:val="FootnoteReference"/>
          <w:rFonts w:ascii="Times New Roman" w:hAnsi="Times New Roman" w:cs="Times New Roman"/>
          <w:sz w:val="24"/>
          <w:szCs w:val="24"/>
        </w:rPr>
        <w:footnoteReference w:id="11"/>
      </w:r>
      <w:r w:rsidR="00B17CD6">
        <w:rPr>
          <w:rFonts w:ascii="Times New Roman" w:hAnsi="Times New Roman" w:cs="Times New Roman"/>
          <w:sz w:val="24"/>
          <w:szCs w:val="24"/>
        </w:rPr>
        <w:t xml:space="preserve">. </w:t>
      </w:r>
    </w:p>
    <w:p w14:paraId="593E2D95" w14:textId="39F1C163" w:rsidR="00B17CD6" w:rsidRDefault="00B17CD6" w:rsidP="00B17CD6">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aruh dari adanya program LPK Bina Mulya bagi masyarakat antara lain adalah sebagai berikut. </w:t>
      </w:r>
    </w:p>
    <w:p w14:paraId="042A3A8E" w14:textId="77777777" w:rsidR="0050742C" w:rsidRDefault="0050742C" w:rsidP="0050742C">
      <w:pPr>
        <w:pStyle w:val="ListParagraph"/>
        <w:spacing w:line="360" w:lineRule="auto"/>
        <w:jc w:val="both"/>
        <w:rPr>
          <w:rFonts w:ascii="Times New Roman" w:hAnsi="Times New Roman" w:cs="Times New Roman"/>
          <w:sz w:val="24"/>
          <w:szCs w:val="24"/>
        </w:rPr>
      </w:pPr>
    </w:p>
    <w:p w14:paraId="3A77A6EA" w14:textId="77777777" w:rsidR="0050742C" w:rsidRDefault="0050742C" w:rsidP="0050742C">
      <w:pPr>
        <w:pStyle w:val="ListParagraph"/>
        <w:spacing w:line="360" w:lineRule="auto"/>
        <w:jc w:val="both"/>
        <w:rPr>
          <w:rFonts w:ascii="Times New Roman" w:hAnsi="Times New Roman" w:cs="Times New Roman"/>
          <w:sz w:val="24"/>
          <w:szCs w:val="24"/>
        </w:rPr>
      </w:pPr>
    </w:p>
    <w:p w14:paraId="0A94B5A8" w14:textId="6315129B" w:rsidR="00B17CD6" w:rsidRDefault="00B17CD6" w:rsidP="0050742C">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Bidang Ekonomi.</w:t>
      </w:r>
    </w:p>
    <w:p w14:paraId="1C8226E9" w14:textId="43931C8A" w:rsidR="00B17CD6" w:rsidRPr="00CF2A02" w:rsidRDefault="00B17CD6" w:rsidP="00CF2A02">
      <w:pPr>
        <w:spacing w:line="360" w:lineRule="auto"/>
        <w:ind w:left="720" w:firstLine="720"/>
        <w:jc w:val="both"/>
        <w:rPr>
          <w:rFonts w:ascii="Times New Roman" w:hAnsi="Times New Roman" w:cs="Times New Roman"/>
          <w:sz w:val="24"/>
          <w:szCs w:val="24"/>
        </w:rPr>
      </w:pPr>
      <w:r w:rsidRPr="00CF2A02">
        <w:rPr>
          <w:rFonts w:ascii="Times New Roman" w:hAnsi="Times New Roman" w:cs="Times New Roman"/>
          <w:sz w:val="24"/>
          <w:szCs w:val="24"/>
        </w:rPr>
        <w:t xml:space="preserve">Dengan didirikannya program pelaltihan LPK ini sangat membantu ekonomi masyarakat desa setempat. Yang awalnya masyarakat tidak mempunyai pekerjaan dari hasil ikut program di LPK ini masyarakat bisa mendapatkan pekerjaan dan bisa </w:t>
      </w:r>
      <w:r w:rsidR="0050742C" w:rsidRPr="00CF2A02">
        <w:rPr>
          <w:rFonts w:ascii="Times New Roman" w:hAnsi="Times New Roman" w:cs="Times New Roman"/>
          <w:sz w:val="24"/>
          <w:szCs w:val="24"/>
        </w:rPr>
        <w:t xml:space="preserve">menambah perekonomian masyarakat desa. Melakukan kerjasama dengan pemerintah desa dan dengan pihak swasta seperti perusahaan atau PT dapat dengan mudah mendukung program di LPK sehingga dapat meningkatkan khususnya di bidang </w:t>
      </w:r>
      <w:r w:rsidR="0050742C" w:rsidRPr="00CF2A02">
        <w:rPr>
          <w:rFonts w:ascii="Times New Roman" w:hAnsi="Times New Roman" w:cs="Times New Roman"/>
          <w:sz w:val="24"/>
          <w:szCs w:val="24"/>
        </w:rPr>
        <w:lastRenderedPageBreak/>
        <w:t xml:space="preserve">ekonomi. </w:t>
      </w:r>
      <w:r w:rsidR="00DA27BE">
        <w:rPr>
          <w:rStyle w:val="FootnoteReference"/>
          <w:rFonts w:ascii="Times New Roman" w:hAnsi="Times New Roman" w:cs="Times New Roman"/>
          <w:sz w:val="24"/>
          <w:szCs w:val="24"/>
        </w:rPr>
        <w:footnoteReference w:id="12"/>
      </w:r>
      <w:r w:rsidR="0050742C" w:rsidRPr="00CF2A02">
        <w:rPr>
          <w:rFonts w:ascii="Times New Roman" w:hAnsi="Times New Roman" w:cs="Times New Roman"/>
          <w:sz w:val="24"/>
          <w:szCs w:val="24"/>
        </w:rPr>
        <w:t>. Program pelatihan ini sangat membantu bagi masyarakat desa karena di dalam program pelatihan ini kita akan mudah tersalurkan untuk mencari pekerjaan di berbagai perusahaan karena LPK sudah melakukan kerjasama dengan berbagai perusahaan tersebut.</w:t>
      </w:r>
    </w:p>
    <w:p w14:paraId="411AA7AE" w14:textId="77777777" w:rsidR="00D400CF" w:rsidRDefault="0050742C" w:rsidP="00D400CF">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eminimalisir pengangguran</w:t>
      </w:r>
    </w:p>
    <w:p w14:paraId="435FF429" w14:textId="1B7B00F9" w:rsidR="0050742C" w:rsidRDefault="00D400CF" w:rsidP="00D400CF">
      <w:pPr>
        <w:spacing w:line="360" w:lineRule="auto"/>
        <w:ind w:left="720" w:firstLine="720"/>
        <w:jc w:val="both"/>
        <w:rPr>
          <w:rFonts w:ascii="Times New Roman" w:hAnsi="Times New Roman" w:cs="Times New Roman"/>
          <w:sz w:val="24"/>
          <w:szCs w:val="24"/>
        </w:rPr>
      </w:pPr>
      <w:r w:rsidRPr="00D400CF">
        <w:rPr>
          <w:rFonts w:ascii="Times New Roman" w:hAnsi="Times New Roman" w:cs="Times New Roman"/>
          <w:sz w:val="24"/>
          <w:szCs w:val="24"/>
        </w:rPr>
        <w:t xml:space="preserve">LPK Bina Mulya adalah salah satu bentuk pelatihan yang digunakan untuk memberdayakan masyarakat. </w:t>
      </w:r>
      <w:r>
        <w:rPr>
          <w:rFonts w:ascii="Times New Roman" w:hAnsi="Times New Roman" w:cs="Times New Roman"/>
          <w:sz w:val="24"/>
          <w:szCs w:val="24"/>
        </w:rPr>
        <w:t xml:space="preserve">Maksudnya memberdayakan disini yaitu sebagai salah satu upaya peningkatan kemampuan masyarakat miskin, marginal dan terpinggirkan untuk memberikan kebutuhan, berpartisipasi, serta mengelola kelembagaan di masyarakat. </w:t>
      </w:r>
      <w:r w:rsidR="00DA27BE">
        <w:rPr>
          <w:rStyle w:val="FootnoteReference"/>
          <w:rFonts w:ascii="Times New Roman" w:hAnsi="Times New Roman" w:cs="Times New Roman"/>
          <w:sz w:val="24"/>
          <w:szCs w:val="24"/>
        </w:rPr>
        <w:footnoteReference w:id="13"/>
      </w:r>
      <w:r w:rsidR="00CF2A02">
        <w:rPr>
          <w:rFonts w:ascii="Times New Roman" w:hAnsi="Times New Roman" w:cs="Times New Roman"/>
          <w:sz w:val="24"/>
          <w:szCs w:val="24"/>
        </w:rPr>
        <w:t xml:space="preserve">. Dengan didirikannya LPK ini meminimalisir pengangguran, karena yang ikut program ini akan tersalurkan untuk mendapatkan pekerjaan selain itu apabila terbatasnya oleh lapangan pekerjaan alternatif lain bisa berwirausaha. </w:t>
      </w:r>
      <w:r w:rsidR="00DA27BE">
        <w:rPr>
          <w:rFonts w:ascii="Times New Roman" w:hAnsi="Times New Roman" w:cs="Times New Roman"/>
          <w:sz w:val="24"/>
          <w:szCs w:val="24"/>
        </w:rPr>
        <w:t xml:space="preserve">Selain itu untuk meminimalisir pengangguran LPK Bina Mulya ini sangat berpengaruh pada kehidupan masyarakat desa blorok. </w:t>
      </w:r>
      <w:bookmarkStart w:id="0" w:name="_GoBack"/>
      <w:bookmarkEnd w:id="0"/>
    </w:p>
    <w:p w14:paraId="16D1283D" w14:textId="534AC306" w:rsidR="00CF2A02" w:rsidRDefault="00CF2A02" w:rsidP="00CF2A02">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ambah </w:t>
      </w:r>
      <w:r w:rsidR="00051548">
        <w:rPr>
          <w:rFonts w:ascii="Times New Roman" w:hAnsi="Times New Roman" w:cs="Times New Roman"/>
          <w:sz w:val="24"/>
          <w:szCs w:val="24"/>
        </w:rPr>
        <w:t xml:space="preserve">soft </w:t>
      </w:r>
      <w:r>
        <w:rPr>
          <w:rFonts w:ascii="Times New Roman" w:hAnsi="Times New Roman" w:cs="Times New Roman"/>
          <w:sz w:val="24"/>
          <w:szCs w:val="24"/>
        </w:rPr>
        <w:t>skill dan pengetahuan</w:t>
      </w:r>
    </w:p>
    <w:p w14:paraId="67609DE6" w14:textId="04822278" w:rsidR="00CF2A02" w:rsidRPr="00CF2A02" w:rsidRDefault="00CF2A02" w:rsidP="00CF2A02">
      <w:pPr>
        <w:spacing w:line="360" w:lineRule="auto"/>
        <w:ind w:left="720" w:firstLine="720"/>
        <w:jc w:val="both"/>
        <w:rPr>
          <w:rFonts w:ascii="Times New Roman" w:hAnsi="Times New Roman" w:cs="Times New Roman"/>
          <w:sz w:val="24"/>
          <w:szCs w:val="24"/>
        </w:rPr>
      </w:pPr>
      <w:r w:rsidRPr="00CF2A02">
        <w:rPr>
          <w:rFonts w:ascii="Times New Roman" w:hAnsi="Times New Roman" w:cs="Times New Roman"/>
          <w:sz w:val="24"/>
          <w:szCs w:val="24"/>
        </w:rPr>
        <w:t>Dengan mengikuti program yang ada di LPK Bina Mulya akan menambah skill dan pengetahuan</w:t>
      </w:r>
      <w:r>
        <w:rPr>
          <w:rFonts w:ascii="Times New Roman" w:hAnsi="Times New Roman" w:cs="Times New Roman"/>
          <w:sz w:val="24"/>
          <w:szCs w:val="24"/>
        </w:rPr>
        <w:t>. Program pelatihan ini memiliki tujuan untuk memberikan keterampilan soft skill berupa bagaimana cara mendesign grafis yang baik, konsep menjahit yang benar, dan pengetahuan tentang memasak.</w:t>
      </w:r>
      <w:r w:rsidR="00DA27BE">
        <w:rPr>
          <w:rStyle w:val="FootnoteReference"/>
          <w:rFonts w:ascii="Times New Roman" w:hAnsi="Times New Roman" w:cs="Times New Roman"/>
          <w:sz w:val="24"/>
          <w:szCs w:val="24"/>
        </w:rPr>
        <w:footnoteReference w:id="14"/>
      </w:r>
      <w:r>
        <w:rPr>
          <w:rFonts w:ascii="Times New Roman" w:hAnsi="Times New Roman" w:cs="Times New Roman"/>
          <w:sz w:val="24"/>
          <w:szCs w:val="24"/>
        </w:rPr>
        <w:t xml:space="preserve">. </w:t>
      </w:r>
      <w:r w:rsidR="00F34D6F">
        <w:rPr>
          <w:rFonts w:ascii="Times New Roman" w:hAnsi="Times New Roman" w:cs="Times New Roman"/>
          <w:sz w:val="24"/>
          <w:szCs w:val="24"/>
        </w:rPr>
        <w:t xml:space="preserve">Dengan program-program yang ada di LPK ini sangat membantu masyarakat guna memperdalam soft skill dan pengetahuan. Karena soft skill ini sangat dibutuhkan dalam dunia kerja, dan juga pengetahuan yang cukup agar dapat mampu bersaing ke dunia kerja. </w:t>
      </w:r>
      <w:r w:rsidR="00D0756C">
        <w:rPr>
          <w:rFonts w:ascii="Times New Roman" w:hAnsi="Times New Roman" w:cs="Times New Roman"/>
          <w:sz w:val="24"/>
          <w:szCs w:val="24"/>
        </w:rPr>
        <w:t xml:space="preserve">Life skill sendiri memiliki tujuan yaitu untuk memberikan bekal pengetahuan, keterampilan, serta pola </w:t>
      </w:r>
      <w:r w:rsidR="00D0756C">
        <w:rPr>
          <w:rFonts w:ascii="Times New Roman" w:hAnsi="Times New Roman" w:cs="Times New Roman"/>
          <w:sz w:val="24"/>
          <w:szCs w:val="24"/>
        </w:rPr>
        <w:lastRenderedPageBreak/>
        <w:t xml:space="preserve">pikir untuk melakukan wirausaha melalui bentuk pelatihan atau sebuah program kursus. </w:t>
      </w:r>
      <w:r w:rsidR="00DA27BE">
        <w:rPr>
          <w:rStyle w:val="FootnoteReference"/>
          <w:rFonts w:ascii="Times New Roman" w:hAnsi="Times New Roman" w:cs="Times New Roman"/>
          <w:sz w:val="24"/>
          <w:szCs w:val="24"/>
        </w:rPr>
        <w:footnoteReference w:id="15"/>
      </w:r>
    </w:p>
    <w:p w14:paraId="4510AD39" w14:textId="415D640C" w:rsidR="0050742C" w:rsidRDefault="00051548" w:rsidP="00D0756C">
      <w:pPr>
        <w:pStyle w:val="ListParagraph"/>
        <w:numPr>
          <w:ilvl w:val="0"/>
          <w:numId w:val="4"/>
        </w:numPr>
        <w:spacing w:line="360" w:lineRule="auto"/>
        <w:jc w:val="both"/>
        <w:rPr>
          <w:rFonts w:ascii="Times New Roman" w:hAnsi="Times New Roman" w:cs="Times New Roman"/>
          <w:b/>
          <w:bCs/>
          <w:sz w:val="24"/>
          <w:szCs w:val="24"/>
        </w:rPr>
      </w:pPr>
      <w:r w:rsidRPr="00051548">
        <w:rPr>
          <w:rFonts w:ascii="Times New Roman" w:hAnsi="Times New Roman" w:cs="Times New Roman"/>
          <w:b/>
          <w:bCs/>
          <w:sz w:val="24"/>
          <w:szCs w:val="24"/>
        </w:rPr>
        <w:t xml:space="preserve">KESIMPULAN </w:t>
      </w:r>
    </w:p>
    <w:p w14:paraId="36D3F0FC" w14:textId="09A30679" w:rsidR="00051548" w:rsidRDefault="00051548" w:rsidP="00051548">
      <w:pPr>
        <w:pStyle w:val="ListParagraph"/>
        <w:spacing w:line="360" w:lineRule="auto"/>
        <w:ind w:firstLine="720"/>
        <w:jc w:val="both"/>
        <w:rPr>
          <w:rFonts w:ascii="Times New Roman" w:hAnsi="Times New Roman" w:cs="Times New Roman"/>
          <w:sz w:val="24"/>
          <w:szCs w:val="24"/>
        </w:rPr>
      </w:pPr>
      <w:r w:rsidRPr="00051548">
        <w:rPr>
          <w:rFonts w:ascii="Times New Roman" w:hAnsi="Times New Roman" w:cs="Times New Roman"/>
          <w:sz w:val="24"/>
          <w:szCs w:val="24"/>
        </w:rPr>
        <w:t>P</w:t>
      </w:r>
      <w:r>
        <w:rPr>
          <w:rFonts w:ascii="Times New Roman" w:hAnsi="Times New Roman" w:cs="Times New Roman"/>
          <w:sz w:val="24"/>
          <w:szCs w:val="24"/>
        </w:rPr>
        <w:t xml:space="preserve">emberdayaan masyarakat adalah salah satu upaya untuk memberdayakan masyarakat yang tidak berdaya untuk tiberdayakan. Dengan melalui program yang ada di LPK Bina Mulya ini merupakan salah satu bentuk pelatihan pemberdayaan masyarakat desa. Di dalam program-program yang ada di LPK Bina Mulya antara lain program menjahit, kursus komputer, dan program tata boga. Dari ketiga program inilah diharapkan masyarakat yang ikut pelatihan akan berdampak baik dari segi ekonomi, dapat meminimalisir pengangguran serta menambah dan memperdalam soft skill dan pengetahuan yang luas. </w:t>
      </w:r>
    </w:p>
    <w:p w14:paraId="23837402" w14:textId="241D15CA" w:rsidR="00AC310D" w:rsidRDefault="00AC310D" w:rsidP="00AC310D">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adanya penelitian ini diharapkan dapat menjadi masukan bagi Pemerintah Desa setempat dan Instansi yang terkait serta masyarakat yang berada di desa Blorok khususnya untuk selalu mendukung program pemberdayaan masyarakat yaitu berupa pelatihan BLK Bina Mulya ini yang berada di desa Blorok Kec. Brangsong Kab. Kendal. </w:t>
      </w:r>
    </w:p>
    <w:p w14:paraId="0AD9A95F" w14:textId="5D3E91D6" w:rsidR="00AC310D" w:rsidRDefault="00AC310D" w:rsidP="00AC310D">
      <w:pPr>
        <w:pStyle w:val="ListParagraph"/>
        <w:numPr>
          <w:ilvl w:val="0"/>
          <w:numId w:val="4"/>
        </w:numPr>
        <w:spacing w:line="360" w:lineRule="auto"/>
        <w:jc w:val="both"/>
        <w:rPr>
          <w:rFonts w:ascii="Times New Roman" w:hAnsi="Times New Roman" w:cs="Times New Roman"/>
          <w:b/>
          <w:bCs/>
          <w:sz w:val="24"/>
          <w:szCs w:val="24"/>
        </w:rPr>
      </w:pPr>
      <w:r w:rsidRPr="00AC310D">
        <w:rPr>
          <w:rFonts w:ascii="Times New Roman" w:hAnsi="Times New Roman" w:cs="Times New Roman"/>
          <w:b/>
          <w:bCs/>
          <w:sz w:val="24"/>
          <w:szCs w:val="24"/>
        </w:rPr>
        <w:t>UCAPAN TERIMA KASIH</w:t>
      </w:r>
    </w:p>
    <w:p w14:paraId="446DB68D" w14:textId="4ECC1237" w:rsidR="001A70C4" w:rsidRDefault="001A70C4" w:rsidP="001A70C4">
      <w:pPr>
        <w:spacing w:line="360" w:lineRule="auto"/>
        <w:ind w:left="720" w:firstLine="720"/>
        <w:jc w:val="both"/>
        <w:rPr>
          <w:rFonts w:ascii="Times New Roman" w:hAnsi="Times New Roman" w:cs="Times New Roman"/>
          <w:sz w:val="24"/>
          <w:szCs w:val="24"/>
        </w:rPr>
      </w:pPr>
      <w:r w:rsidRPr="001A70C4">
        <w:rPr>
          <w:rFonts w:ascii="Times New Roman" w:hAnsi="Times New Roman" w:cs="Times New Roman"/>
          <w:sz w:val="24"/>
          <w:szCs w:val="24"/>
        </w:rPr>
        <w:t xml:space="preserve">Penelitian ini dapat terlaksana dengan baik berkat bantuan dari berbagai pihak. </w:t>
      </w:r>
      <w:r>
        <w:rPr>
          <w:rFonts w:ascii="Times New Roman" w:hAnsi="Times New Roman" w:cs="Times New Roman"/>
          <w:sz w:val="24"/>
          <w:szCs w:val="24"/>
        </w:rPr>
        <w:t xml:space="preserve">Untuk itu peneliti mengucapkan terima kasih kepada Ketua Pendiri LPK Bina Mulya, Pemerintah dan Instansti Desa Blorok, serta kepada teman-teman saya yang telah membantu saat melakukan penelitian dalam hal dokumentasi. </w:t>
      </w:r>
    </w:p>
    <w:p w14:paraId="05E3B24F" w14:textId="028C7BD7" w:rsidR="00314BA5" w:rsidRDefault="00314BA5" w:rsidP="00314BA5">
      <w:pPr>
        <w:spacing w:line="360" w:lineRule="auto"/>
        <w:jc w:val="both"/>
        <w:rPr>
          <w:rFonts w:ascii="Times New Roman" w:hAnsi="Times New Roman" w:cs="Times New Roman"/>
          <w:sz w:val="24"/>
          <w:szCs w:val="24"/>
        </w:rPr>
      </w:pPr>
    </w:p>
    <w:p w14:paraId="627797BB" w14:textId="2104DCB8" w:rsidR="00B50ABF" w:rsidRDefault="00B50ABF" w:rsidP="00314BA5">
      <w:pPr>
        <w:spacing w:line="360" w:lineRule="auto"/>
        <w:jc w:val="both"/>
        <w:rPr>
          <w:rFonts w:ascii="Times New Roman" w:hAnsi="Times New Roman" w:cs="Times New Roman"/>
          <w:sz w:val="24"/>
          <w:szCs w:val="24"/>
        </w:rPr>
      </w:pPr>
    </w:p>
    <w:p w14:paraId="52944C05" w14:textId="1E35391B" w:rsidR="00B50ABF" w:rsidRDefault="00B50ABF" w:rsidP="00314BA5">
      <w:pPr>
        <w:spacing w:line="360" w:lineRule="auto"/>
        <w:jc w:val="both"/>
        <w:rPr>
          <w:rFonts w:ascii="Times New Roman" w:hAnsi="Times New Roman" w:cs="Times New Roman"/>
          <w:sz w:val="24"/>
          <w:szCs w:val="24"/>
        </w:rPr>
      </w:pPr>
    </w:p>
    <w:p w14:paraId="7ADC79C0" w14:textId="7737BCBF" w:rsidR="00B50ABF" w:rsidRDefault="00B50ABF" w:rsidP="00314BA5">
      <w:pPr>
        <w:spacing w:line="360" w:lineRule="auto"/>
        <w:jc w:val="both"/>
        <w:rPr>
          <w:rFonts w:ascii="Times New Roman" w:hAnsi="Times New Roman" w:cs="Times New Roman"/>
          <w:sz w:val="24"/>
          <w:szCs w:val="24"/>
        </w:rPr>
      </w:pPr>
    </w:p>
    <w:p w14:paraId="3050F149" w14:textId="2C4547C6" w:rsidR="00B50ABF" w:rsidRDefault="00B50ABF" w:rsidP="00314BA5">
      <w:pPr>
        <w:spacing w:line="360" w:lineRule="auto"/>
        <w:jc w:val="both"/>
        <w:rPr>
          <w:rFonts w:ascii="Times New Roman" w:hAnsi="Times New Roman" w:cs="Times New Roman"/>
          <w:sz w:val="24"/>
          <w:szCs w:val="24"/>
        </w:rPr>
      </w:pPr>
    </w:p>
    <w:p w14:paraId="78DF50FE" w14:textId="2A3306DA" w:rsidR="00B50ABF" w:rsidRDefault="00B50ABF" w:rsidP="00314BA5">
      <w:pPr>
        <w:spacing w:line="360" w:lineRule="auto"/>
        <w:jc w:val="both"/>
        <w:rPr>
          <w:rFonts w:ascii="Times New Roman" w:hAnsi="Times New Roman" w:cs="Times New Roman"/>
          <w:sz w:val="24"/>
          <w:szCs w:val="24"/>
        </w:rPr>
      </w:pPr>
    </w:p>
    <w:p w14:paraId="029AA64D" w14:textId="677B015F" w:rsidR="00B50ABF" w:rsidRDefault="00B50ABF" w:rsidP="00314BA5">
      <w:pPr>
        <w:spacing w:line="360" w:lineRule="auto"/>
        <w:jc w:val="both"/>
        <w:rPr>
          <w:rFonts w:ascii="Times New Roman" w:hAnsi="Times New Roman" w:cs="Times New Roman"/>
          <w:sz w:val="24"/>
          <w:szCs w:val="24"/>
        </w:rPr>
      </w:pPr>
    </w:p>
    <w:p w14:paraId="74F083FB" w14:textId="77777777" w:rsidR="00DA27BE" w:rsidRDefault="00DA27BE" w:rsidP="00314BA5">
      <w:pPr>
        <w:spacing w:line="360" w:lineRule="auto"/>
        <w:jc w:val="both"/>
        <w:rPr>
          <w:rFonts w:ascii="Times New Roman" w:hAnsi="Times New Roman" w:cs="Times New Roman"/>
          <w:sz w:val="24"/>
          <w:szCs w:val="24"/>
        </w:rPr>
      </w:pPr>
    </w:p>
    <w:p w14:paraId="1D6D7288" w14:textId="0ACF974F" w:rsidR="00B50ABF" w:rsidRDefault="00B50ABF" w:rsidP="00314BA5">
      <w:pPr>
        <w:spacing w:line="360" w:lineRule="auto"/>
        <w:jc w:val="both"/>
        <w:rPr>
          <w:rFonts w:ascii="Times New Roman" w:hAnsi="Times New Roman" w:cs="Times New Roman"/>
          <w:sz w:val="24"/>
          <w:szCs w:val="24"/>
        </w:rPr>
      </w:pPr>
    </w:p>
    <w:p w14:paraId="58EC5D9B" w14:textId="7ECFEE14" w:rsidR="00B50ABF" w:rsidRDefault="00B50ABF" w:rsidP="00314BA5">
      <w:pPr>
        <w:spacing w:line="360" w:lineRule="auto"/>
        <w:jc w:val="both"/>
        <w:rPr>
          <w:rFonts w:ascii="Times New Roman" w:hAnsi="Times New Roman" w:cs="Times New Roman"/>
          <w:sz w:val="24"/>
          <w:szCs w:val="24"/>
        </w:rPr>
      </w:pPr>
    </w:p>
    <w:p w14:paraId="7551CFA7" w14:textId="77777777" w:rsidR="00B50ABF" w:rsidRDefault="00B50ABF" w:rsidP="00314BA5">
      <w:pPr>
        <w:spacing w:line="360" w:lineRule="auto"/>
        <w:jc w:val="both"/>
        <w:rPr>
          <w:rFonts w:ascii="Times New Roman" w:hAnsi="Times New Roman" w:cs="Times New Roman"/>
          <w:sz w:val="24"/>
          <w:szCs w:val="24"/>
        </w:rPr>
      </w:pPr>
    </w:p>
    <w:p w14:paraId="4F6EF38C" w14:textId="2442331B" w:rsidR="00DA27BE" w:rsidRDefault="00DA27BE" w:rsidP="00DA27BE">
      <w:pPr>
        <w:widowControl w:val="0"/>
        <w:autoSpaceDE w:val="0"/>
        <w:autoSpaceDN w:val="0"/>
        <w:adjustRightInd w:val="0"/>
        <w:spacing w:line="360" w:lineRule="auto"/>
        <w:ind w:left="480" w:hanging="480"/>
        <w:jc w:val="center"/>
        <w:rPr>
          <w:rFonts w:ascii="Times New Roman" w:hAnsi="Times New Roman" w:cs="Times New Roman"/>
          <w:b/>
          <w:bCs/>
          <w:sz w:val="24"/>
          <w:szCs w:val="24"/>
        </w:rPr>
      </w:pPr>
      <w:r>
        <w:rPr>
          <w:rFonts w:ascii="Times New Roman" w:hAnsi="Times New Roman" w:cs="Times New Roman"/>
          <w:b/>
          <w:bCs/>
          <w:sz w:val="24"/>
          <w:szCs w:val="24"/>
        </w:rPr>
        <w:t>DAFTAR PUSTAKA</w:t>
      </w:r>
    </w:p>
    <w:p w14:paraId="138F6F9F" w14:textId="77777777" w:rsidR="00DA27BE" w:rsidRDefault="00DA27BE" w:rsidP="00DA27BE">
      <w:pPr>
        <w:widowControl w:val="0"/>
        <w:autoSpaceDE w:val="0"/>
        <w:autoSpaceDN w:val="0"/>
        <w:adjustRightInd w:val="0"/>
        <w:spacing w:line="360" w:lineRule="auto"/>
        <w:ind w:left="480" w:hanging="480"/>
        <w:rPr>
          <w:rFonts w:ascii="Times New Roman" w:hAnsi="Times New Roman" w:cs="Times New Roman"/>
          <w:b/>
          <w:bCs/>
          <w:sz w:val="24"/>
          <w:szCs w:val="24"/>
        </w:rPr>
      </w:pPr>
    </w:p>
    <w:p w14:paraId="71900C9A" w14:textId="6E82309A" w:rsidR="00DA27BE" w:rsidRPr="00DA27BE" w:rsidRDefault="00DA27BE" w:rsidP="00DA27BE">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DA27BE">
        <w:rPr>
          <w:rFonts w:ascii="Times New Roman" w:hAnsi="Times New Roman" w:cs="Times New Roman"/>
          <w:noProof/>
          <w:sz w:val="24"/>
          <w:szCs w:val="24"/>
        </w:rPr>
        <w:t xml:space="preserve">Andriyani, Anak Agung Istri, Edhi Martono, and Muhamad. “Pemberdayaan Masyarakat Melalui Pengembangan Desa Wisata Dan Implikasinya Terhadap Ketahanan Sosial Budaya.” </w:t>
      </w:r>
      <w:r w:rsidRPr="00DA27BE">
        <w:rPr>
          <w:rFonts w:ascii="Times New Roman" w:hAnsi="Times New Roman" w:cs="Times New Roman"/>
          <w:i/>
          <w:iCs/>
          <w:noProof/>
          <w:sz w:val="24"/>
          <w:szCs w:val="24"/>
        </w:rPr>
        <w:t>Jurnal Ketahanan Nasional</w:t>
      </w:r>
      <w:r w:rsidRPr="00DA27BE">
        <w:rPr>
          <w:rFonts w:ascii="Times New Roman" w:hAnsi="Times New Roman" w:cs="Times New Roman"/>
          <w:noProof/>
          <w:sz w:val="24"/>
          <w:szCs w:val="24"/>
        </w:rPr>
        <w:t xml:space="preserve"> 23, no. 1 (2014): 16. http://jurnal.ugm.ac.id/JKN%0AVOLUME.</w:t>
      </w:r>
    </w:p>
    <w:p w14:paraId="3E4065A8" w14:textId="77777777" w:rsidR="00DA27BE" w:rsidRPr="00DA27BE" w:rsidRDefault="00DA27BE" w:rsidP="00DA27BE">
      <w:pPr>
        <w:widowControl w:val="0"/>
        <w:autoSpaceDE w:val="0"/>
        <w:autoSpaceDN w:val="0"/>
        <w:adjustRightInd w:val="0"/>
        <w:spacing w:line="360" w:lineRule="auto"/>
        <w:ind w:left="480" w:hanging="480"/>
        <w:rPr>
          <w:rFonts w:ascii="Times New Roman" w:hAnsi="Times New Roman" w:cs="Times New Roman"/>
          <w:noProof/>
          <w:sz w:val="24"/>
          <w:szCs w:val="24"/>
        </w:rPr>
      </w:pPr>
      <w:r w:rsidRPr="00DA27BE">
        <w:rPr>
          <w:rFonts w:ascii="Times New Roman" w:hAnsi="Times New Roman" w:cs="Times New Roman"/>
          <w:noProof/>
          <w:sz w:val="24"/>
          <w:szCs w:val="24"/>
        </w:rPr>
        <w:t xml:space="preserve">Dewi, Amilya Candra, and Emmy Budiartati. “PELATIHAN KOMPUTER GRATIS DI KAMPOENG PINTAR SEBAGAI PEMBERDAYAAN MASYARAKAT Sistem Kehidupan Masyarakat . Dampak Dari Cepatnya Kepekaan Dan Kesadaran Masyarakat Permasalahan Sosial Tuntutan Karena Sebagai Mana Yang Dalam Hitungan Detik . Perkembangan Sum.” </w:t>
      </w:r>
      <w:r w:rsidRPr="00DA27BE">
        <w:rPr>
          <w:rFonts w:ascii="Times New Roman" w:hAnsi="Times New Roman" w:cs="Times New Roman"/>
          <w:i/>
          <w:iCs/>
          <w:noProof/>
          <w:sz w:val="24"/>
          <w:szCs w:val="24"/>
        </w:rPr>
        <w:t>Jurnal Pendidikan Dan Pemberdayaan Masyarakat, 5(1), 33-44.</w:t>
      </w:r>
      <w:r w:rsidRPr="00DA27BE">
        <w:rPr>
          <w:rFonts w:ascii="Times New Roman" w:hAnsi="Times New Roman" w:cs="Times New Roman"/>
          <w:noProof/>
          <w:sz w:val="24"/>
          <w:szCs w:val="24"/>
        </w:rPr>
        <w:t xml:space="preserve"> 5, no. nomor 2 (2018).</w:t>
      </w:r>
    </w:p>
    <w:p w14:paraId="4788C5A8" w14:textId="77777777" w:rsidR="00DA27BE" w:rsidRPr="00DA27BE" w:rsidRDefault="00DA27BE" w:rsidP="00DA27BE">
      <w:pPr>
        <w:widowControl w:val="0"/>
        <w:autoSpaceDE w:val="0"/>
        <w:autoSpaceDN w:val="0"/>
        <w:adjustRightInd w:val="0"/>
        <w:spacing w:line="360" w:lineRule="auto"/>
        <w:ind w:left="480" w:hanging="480"/>
        <w:rPr>
          <w:rFonts w:ascii="Times New Roman" w:hAnsi="Times New Roman" w:cs="Times New Roman"/>
          <w:noProof/>
          <w:sz w:val="24"/>
          <w:szCs w:val="24"/>
        </w:rPr>
      </w:pPr>
      <w:r w:rsidRPr="00DA27BE">
        <w:rPr>
          <w:rFonts w:ascii="Times New Roman" w:hAnsi="Times New Roman" w:cs="Times New Roman"/>
          <w:noProof/>
          <w:sz w:val="24"/>
          <w:szCs w:val="24"/>
        </w:rPr>
        <w:t xml:space="preserve">Hasbiansyah, O. “Pendekatan Fenomenologi: Pengantar Praktik Penelitian Dalam Ilmu Sosial Dan Komunikasi.” </w:t>
      </w:r>
      <w:r w:rsidRPr="00DA27BE">
        <w:rPr>
          <w:rFonts w:ascii="Times New Roman" w:hAnsi="Times New Roman" w:cs="Times New Roman"/>
          <w:i/>
          <w:iCs/>
          <w:noProof/>
          <w:sz w:val="24"/>
          <w:szCs w:val="24"/>
        </w:rPr>
        <w:t>Mediator: Jurnal Komunikasi</w:t>
      </w:r>
      <w:r w:rsidRPr="00DA27BE">
        <w:rPr>
          <w:rFonts w:ascii="Times New Roman" w:hAnsi="Times New Roman" w:cs="Times New Roman"/>
          <w:noProof/>
          <w:sz w:val="24"/>
          <w:szCs w:val="24"/>
        </w:rPr>
        <w:t xml:space="preserve"> 9, no. 1 (2008): 163–80. https://doi.org/10.29313/mediator.v9i1.1146.</w:t>
      </w:r>
    </w:p>
    <w:p w14:paraId="65139FE3" w14:textId="77777777" w:rsidR="00DA27BE" w:rsidRPr="00DA27BE" w:rsidRDefault="00DA27BE" w:rsidP="00DA27BE">
      <w:pPr>
        <w:widowControl w:val="0"/>
        <w:autoSpaceDE w:val="0"/>
        <w:autoSpaceDN w:val="0"/>
        <w:adjustRightInd w:val="0"/>
        <w:spacing w:line="360" w:lineRule="auto"/>
        <w:ind w:left="480" w:hanging="480"/>
        <w:rPr>
          <w:rFonts w:ascii="Times New Roman" w:hAnsi="Times New Roman" w:cs="Times New Roman"/>
          <w:noProof/>
          <w:sz w:val="24"/>
          <w:szCs w:val="24"/>
        </w:rPr>
      </w:pPr>
      <w:r w:rsidRPr="00DA27BE">
        <w:rPr>
          <w:rFonts w:ascii="Times New Roman" w:hAnsi="Times New Roman" w:cs="Times New Roman"/>
          <w:noProof/>
          <w:sz w:val="24"/>
          <w:szCs w:val="24"/>
        </w:rPr>
        <w:t>Ikhsan, Norma Laili. “Implementasi Program Desa Vokasi Berbasis Pelatihan Kewirausahan Tata Boga The Implementation of the Vocational Village Program Based on Culinary Entrepreneurship Training” 4, no. 2 (2017): 133–45.</w:t>
      </w:r>
    </w:p>
    <w:p w14:paraId="3CE9A9D9" w14:textId="77777777" w:rsidR="00DA27BE" w:rsidRPr="00DA27BE" w:rsidRDefault="00DA27BE" w:rsidP="00DA27BE">
      <w:pPr>
        <w:widowControl w:val="0"/>
        <w:autoSpaceDE w:val="0"/>
        <w:autoSpaceDN w:val="0"/>
        <w:adjustRightInd w:val="0"/>
        <w:spacing w:line="360" w:lineRule="auto"/>
        <w:ind w:left="480" w:hanging="480"/>
        <w:rPr>
          <w:rFonts w:ascii="Times New Roman" w:hAnsi="Times New Roman" w:cs="Times New Roman"/>
          <w:noProof/>
          <w:sz w:val="24"/>
          <w:szCs w:val="24"/>
        </w:rPr>
      </w:pPr>
      <w:r w:rsidRPr="00DA27BE">
        <w:rPr>
          <w:rFonts w:ascii="Times New Roman" w:hAnsi="Times New Roman" w:cs="Times New Roman"/>
          <w:noProof/>
          <w:sz w:val="24"/>
          <w:szCs w:val="24"/>
        </w:rPr>
        <w:t xml:space="preserve">Irmawati. “Latihan Diversifikasi Produk Olahan Jagung Di Desa Tanah Toa KecamaPemberdayaan Masyarakat Melalui Program Petan Kajang Kabupaten Bulukumba.” </w:t>
      </w:r>
      <w:r w:rsidRPr="00DA27BE">
        <w:rPr>
          <w:rFonts w:ascii="Times New Roman" w:hAnsi="Times New Roman" w:cs="Times New Roman"/>
          <w:i/>
          <w:iCs/>
          <w:noProof/>
          <w:sz w:val="24"/>
          <w:szCs w:val="24"/>
        </w:rPr>
        <w:t>Jurnal Publiciana</w:t>
      </w:r>
      <w:r w:rsidRPr="00DA27BE">
        <w:rPr>
          <w:rFonts w:ascii="Times New Roman" w:hAnsi="Times New Roman" w:cs="Times New Roman"/>
          <w:noProof/>
          <w:sz w:val="24"/>
          <w:szCs w:val="24"/>
        </w:rPr>
        <w:t>, 2018, 16.</w:t>
      </w:r>
    </w:p>
    <w:p w14:paraId="6B25B043" w14:textId="77777777" w:rsidR="00DA27BE" w:rsidRPr="00DA27BE" w:rsidRDefault="00DA27BE" w:rsidP="00DA27BE">
      <w:pPr>
        <w:widowControl w:val="0"/>
        <w:autoSpaceDE w:val="0"/>
        <w:autoSpaceDN w:val="0"/>
        <w:adjustRightInd w:val="0"/>
        <w:spacing w:line="360" w:lineRule="auto"/>
        <w:ind w:left="480" w:hanging="480"/>
        <w:rPr>
          <w:rFonts w:ascii="Times New Roman" w:hAnsi="Times New Roman" w:cs="Times New Roman"/>
          <w:noProof/>
          <w:sz w:val="24"/>
          <w:szCs w:val="24"/>
        </w:rPr>
      </w:pPr>
      <w:r w:rsidRPr="00DA27BE">
        <w:rPr>
          <w:rFonts w:ascii="Times New Roman" w:hAnsi="Times New Roman" w:cs="Times New Roman"/>
          <w:noProof/>
          <w:sz w:val="24"/>
          <w:szCs w:val="24"/>
        </w:rPr>
        <w:t xml:space="preserve">Kapita, F., Johannis Eduard Kaawoan, and Johny P Lengkong. “Peran Kepala Desa Dalam Pemberdayaan Masyarakat ( Suatu Studi Di Desa Wayafli Kecamatan Maba Kabupaten Halmahera Timur).” </w:t>
      </w:r>
      <w:r w:rsidRPr="00DA27BE">
        <w:rPr>
          <w:rFonts w:ascii="Times New Roman" w:hAnsi="Times New Roman" w:cs="Times New Roman"/>
          <w:i/>
          <w:iCs/>
          <w:noProof/>
          <w:sz w:val="24"/>
          <w:szCs w:val="24"/>
        </w:rPr>
        <w:t>Jurnal Eksekutif</w:t>
      </w:r>
      <w:r w:rsidRPr="00DA27BE">
        <w:rPr>
          <w:rFonts w:ascii="Times New Roman" w:hAnsi="Times New Roman" w:cs="Times New Roman"/>
          <w:noProof/>
          <w:sz w:val="24"/>
          <w:szCs w:val="24"/>
        </w:rPr>
        <w:t xml:space="preserve"> 1, no. 1 (2017): 1–14.</w:t>
      </w:r>
    </w:p>
    <w:p w14:paraId="1FE7F0A7" w14:textId="77777777" w:rsidR="00DA27BE" w:rsidRPr="00DA27BE" w:rsidRDefault="00DA27BE" w:rsidP="00DA27BE">
      <w:pPr>
        <w:widowControl w:val="0"/>
        <w:autoSpaceDE w:val="0"/>
        <w:autoSpaceDN w:val="0"/>
        <w:adjustRightInd w:val="0"/>
        <w:spacing w:line="360" w:lineRule="auto"/>
        <w:ind w:left="480" w:hanging="480"/>
        <w:rPr>
          <w:rFonts w:ascii="Times New Roman" w:hAnsi="Times New Roman" w:cs="Times New Roman"/>
          <w:noProof/>
          <w:sz w:val="24"/>
          <w:szCs w:val="24"/>
        </w:rPr>
      </w:pPr>
      <w:r w:rsidRPr="00DA27BE">
        <w:rPr>
          <w:rFonts w:ascii="Times New Roman" w:hAnsi="Times New Roman" w:cs="Times New Roman"/>
          <w:noProof/>
          <w:sz w:val="24"/>
          <w:szCs w:val="24"/>
        </w:rPr>
        <w:lastRenderedPageBreak/>
        <w:t xml:space="preserve">Pebriyani, Dini, and Endang Hermawan. “Peran Pemerintah Desa Dalam Pemberdayaan Masyarakat Di Desa Tirtawangunan Kecamatan Sindangagung Kabupaten Kuningan Provinsi Jawa Barat.” </w:t>
      </w:r>
      <w:r w:rsidRPr="00DA27BE">
        <w:rPr>
          <w:rFonts w:ascii="Times New Roman" w:hAnsi="Times New Roman" w:cs="Times New Roman"/>
          <w:i/>
          <w:iCs/>
          <w:noProof/>
          <w:sz w:val="24"/>
          <w:szCs w:val="24"/>
        </w:rPr>
        <w:t>Inovasi Penelitian</w:t>
      </w:r>
      <w:r w:rsidRPr="00DA27BE">
        <w:rPr>
          <w:rFonts w:ascii="Times New Roman" w:hAnsi="Times New Roman" w:cs="Times New Roman"/>
          <w:noProof/>
          <w:sz w:val="24"/>
          <w:szCs w:val="24"/>
        </w:rPr>
        <w:t xml:space="preserve"> 1, no. 3 (2021): 197–206.</w:t>
      </w:r>
    </w:p>
    <w:p w14:paraId="20080951" w14:textId="77777777" w:rsidR="00DA27BE" w:rsidRPr="00DA27BE" w:rsidRDefault="00DA27BE" w:rsidP="00DA27BE">
      <w:pPr>
        <w:widowControl w:val="0"/>
        <w:autoSpaceDE w:val="0"/>
        <w:autoSpaceDN w:val="0"/>
        <w:adjustRightInd w:val="0"/>
        <w:spacing w:line="360" w:lineRule="auto"/>
        <w:ind w:left="480" w:hanging="480"/>
        <w:rPr>
          <w:rFonts w:ascii="Times New Roman" w:hAnsi="Times New Roman" w:cs="Times New Roman"/>
          <w:noProof/>
          <w:sz w:val="24"/>
          <w:szCs w:val="24"/>
        </w:rPr>
      </w:pPr>
      <w:r w:rsidRPr="00DA27BE">
        <w:rPr>
          <w:rFonts w:ascii="Times New Roman" w:hAnsi="Times New Roman" w:cs="Times New Roman"/>
          <w:noProof/>
          <w:sz w:val="24"/>
          <w:szCs w:val="24"/>
        </w:rPr>
        <w:t xml:space="preserve">Prof. Dr. Suryana, MSi. “Metodologi Penelitian : Metodologi Penelitian Model Prakatis Penelitian Kuantitatif Dan Kualitatif.” </w:t>
      </w:r>
      <w:r w:rsidRPr="00DA27BE">
        <w:rPr>
          <w:rFonts w:ascii="Times New Roman" w:hAnsi="Times New Roman" w:cs="Times New Roman"/>
          <w:i/>
          <w:iCs/>
          <w:noProof/>
          <w:sz w:val="24"/>
          <w:szCs w:val="24"/>
        </w:rPr>
        <w:t>Universitas Pendidikan Indonesia</w:t>
      </w:r>
      <w:r w:rsidRPr="00DA27BE">
        <w:rPr>
          <w:rFonts w:ascii="Times New Roman" w:hAnsi="Times New Roman" w:cs="Times New Roman"/>
          <w:noProof/>
          <w:sz w:val="24"/>
          <w:szCs w:val="24"/>
        </w:rPr>
        <w:t>, 2010, 1–58. https://doi.org/10.1007/s13398-014-0173-7.2.</w:t>
      </w:r>
    </w:p>
    <w:p w14:paraId="6F5A2950" w14:textId="77777777" w:rsidR="00DA27BE" w:rsidRPr="00DA27BE" w:rsidRDefault="00DA27BE" w:rsidP="00DA27BE">
      <w:pPr>
        <w:widowControl w:val="0"/>
        <w:autoSpaceDE w:val="0"/>
        <w:autoSpaceDN w:val="0"/>
        <w:adjustRightInd w:val="0"/>
        <w:spacing w:line="360" w:lineRule="auto"/>
        <w:ind w:left="480" w:hanging="480"/>
        <w:rPr>
          <w:rFonts w:ascii="Times New Roman" w:hAnsi="Times New Roman" w:cs="Times New Roman"/>
          <w:noProof/>
          <w:sz w:val="24"/>
          <w:szCs w:val="24"/>
        </w:rPr>
      </w:pPr>
      <w:r w:rsidRPr="00DA27BE">
        <w:rPr>
          <w:rFonts w:ascii="Times New Roman" w:hAnsi="Times New Roman" w:cs="Times New Roman"/>
          <w:noProof/>
          <w:sz w:val="24"/>
          <w:szCs w:val="24"/>
        </w:rPr>
        <w:t xml:space="preserve">Rakib, Muhammad, and Agus Syam. “Pemberdayaan Masyarakat Melalui Program Life Skills Berbasis Potensi Lokal Untuk Meningkatkan Produktivitas Keluarga Di Desa Lero Kecamatan Suppa Kabupaten Pinrang.” </w:t>
      </w:r>
      <w:r w:rsidRPr="00DA27BE">
        <w:rPr>
          <w:rFonts w:ascii="Times New Roman" w:hAnsi="Times New Roman" w:cs="Times New Roman"/>
          <w:i/>
          <w:iCs/>
          <w:noProof/>
          <w:sz w:val="24"/>
          <w:szCs w:val="24"/>
        </w:rPr>
        <w:t>Jurnal Ilmiah Ilmu Administrasi Publik</w:t>
      </w:r>
      <w:r w:rsidRPr="00DA27BE">
        <w:rPr>
          <w:rFonts w:ascii="Times New Roman" w:hAnsi="Times New Roman" w:cs="Times New Roman"/>
          <w:noProof/>
          <w:sz w:val="24"/>
          <w:szCs w:val="24"/>
        </w:rPr>
        <w:t xml:space="preserve"> 6, no. 1 (2016): 96. https://doi.org/10.26858/jiap.v6i1.2155.</w:t>
      </w:r>
    </w:p>
    <w:p w14:paraId="70EFC770" w14:textId="77777777" w:rsidR="00DA27BE" w:rsidRPr="00DA27BE" w:rsidRDefault="00DA27BE" w:rsidP="00DA27BE">
      <w:pPr>
        <w:widowControl w:val="0"/>
        <w:autoSpaceDE w:val="0"/>
        <w:autoSpaceDN w:val="0"/>
        <w:adjustRightInd w:val="0"/>
        <w:spacing w:line="360" w:lineRule="auto"/>
        <w:ind w:left="480" w:hanging="480"/>
        <w:rPr>
          <w:rFonts w:ascii="Times New Roman" w:hAnsi="Times New Roman" w:cs="Times New Roman"/>
          <w:noProof/>
          <w:sz w:val="24"/>
          <w:szCs w:val="24"/>
        </w:rPr>
      </w:pPr>
      <w:r w:rsidRPr="00DA27BE">
        <w:rPr>
          <w:rFonts w:ascii="Times New Roman" w:hAnsi="Times New Roman" w:cs="Times New Roman"/>
          <w:noProof/>
          <w:sz w:val="24"/>
          <w:szCs w:val="24"/>
        </w:rPr>
        <w:t xml:space="preserve">Sururi, Ahmad. “PEMBERDAYAAN MASYARAKAT MELALUI PROGRAM PEMBANGUNAN INFRASTRUKTUR PERDESAAN DALAM MENINGKATKAN KESEJAHTERAAN MASYARAKAT KECAMATAN WANASALAM KABUPATEN LEBAK.” </w:t>
      </w:r>
      <w:r w:rsidRPr="00DA27BE">
        <w:rPr>
          <w:rFonts w:ascii="Times New Roman" w:hAnsi="Times New Roman" w:cs="Times New Roman"/>
          <w:i/>
          <w:iCs/>
          <w:noProof/>
          <w:sz w:val="24"/>
          <w:szCs w:val="24"/>
        </w:rPr>
        <w:t>Jurnal Administrasi Negara</w:t>
      </w:r>
      <w:r w:rsidRPr="00DA27BE">
        <w:rPr>
          <w:rFonts w:ascii="Times New Roman" w:hAnsi="Times New Roman" w:cs="Times New Roman"/>
          <w:noProof/>
          <w:sz w:val="24"/>
          <w:szCs w:val="24"/>
        </w:rPr>
        <w:t xml:space="preserve"> Volume 3 (n.d.): 1-25 hal.</w:t>
      </w:r>
    </w:p>
    <w:p w14:paraId="39C30AC0" w14:textId="77777777" w:rsidR="00DA27BE" w:rsidRPr="00DA27BE" w:rsidRDefault="00DA27BE" w:rsidP="00DA27BE">
      <w:pPr>
        <w:widowControl w:val="0"/>
        <w:autoSpaceDE w:val="0"/>
        <w:autoSpaceDN w:val="0"/>
        <w:adjustRightInd w:val="0"/>
        <w:spacing w:line="360" w:lineRule="auto"/>
        <w:ind w:left="480" w:hanging="480"/>
        <w:rPr>
          <w:rFonts w:ascii="Times New Roman" w:hAnsi="Times New Roman" w:cs="Times New Roman"/>
          <w:noProof/>
          <w:sz w:val="24"/>
          <w:szCs w:val="24"/>
        </w:rPr>
      </w:pPr>
      <w:r w:rsidRPr="00DA27BE">
        <w:rPr>
          <w:rFonts w:ascii="Times New Roman" w:hAnsi="Times New Roman" w:cs="Times New Roman"/>
          <w:noProof/>
          <w:sz w:val="24"/>
          <w:szCs w:val="24"/>
        </w:rPr>
        <w:t xml:space="preserve">Suwarnoto, Suwarnoto, Hikmah Eva Trisnantari, and Imam Suwaktus Su’jai. “Life Skills Education in Increasing the Independence of Students Pursuing Package C Through the Spnf Skb Trenggalek.” </w:t>
      </w:r>
      <w:r w:rsidRPr="00DA27BE">
        <w:rPr>
          <w:rFonts w:ascii="Times New Roman" w:hAnsi="Times New Roman" w:cs="Times New Roman"/>
          <w:i/>
          <w:iCs/>
          <w:noProof/>
          <w:sz w:val="24"/>
          <w:szCs w:val="24"/>
        </w:rPr>
        <w:t>Jurnal Inovasi Penelitian</w:t>
      </w:r>
      <w:r w:rsidRPr="00DA27BE">
        <w:rPr>
          <w:rFonts w:ascii="Times New Roman" w:hAnsi="Times New Roman" w:cs="Times New Roman"/>
          <w:noProof/>
          <w:sz w:val="24"/>
          <w:szCs w:val="24"/>
        </w:rPr>
        <w:t xml:space="preserve"> 1, no. 5 (2020): 985–88. https://doi.org/10.47492/jip.v1i5.179.</w:t>
      </w:r>
    </w:p>
    <w:p w14:paraId="0A80335B" w14:textId="77777777" w:rsidR="00DA27BE" w:rsidRPr="00DA27BE" w:rsidRDefault="00DA27BE" w:rsidP="00DA27BE">
      <w:pPr>
        <w:widowControl w:val="0"/>
        <w:autoSpaceDE w:val="0"/>
        <w:autoSpaceDN w:val="0"/>
        <w:adjustRightInd w:val="0"/>
        <w:spacing w:line="360" w:lineRule="auto"/>
        <w:ind w:left="480" w:hanging="480"/>
        <w:rPr>
          <w:rFonts w:ascii="Times New Roman" w:hAnsi="Times New Roman" w:cs="Times New Roman"/>
          <w:noProof/>
          <w:sz w:val="24"/>
          <w:szCs w:val="24"/>
        </w:rPr>
      </w:pPr>
      <w:r w:rsidRPr="00DA27BE">
        <w:rPr>
          <w:rFonts w:ascii="Times New Roman" w:hAnsi="Times New Roman" w:cs="Times New Roman"/>
          <w:noProof/>
          <w:sz w:val="24"/>
          <w:szCs w:val="24"/>
        </w:rPr>
        <w:t xml:space="preserve">Wahyuni, Ninik Tri, Rachmat Kriyantono, and Zulkarnaen Nasution. “Pola Komunikasi Pembangunan Terkait Pengelolaan Program Inovasi Desa Menuju Pemberdayaan Masyarakat.” </w:t>
      </w:r>
      <w:r w:rsidRPr="00DA27BE">
        <w:rPr>
          <w:rFonts w:ascii="Times New Roman" w:hAnsi="Times New Roman" w:cs="Times New Roman"/>
          <w:i/>
          <w:iCs/>
          <w:noProof/>
          <w:sz w:val="24"/>
          <w:szCs w:val="24"/>
        </w:rPr>
        <w:t>Jurnal Heritage</w:t>
      </w:r>
      <w:r w:rsidRPr="00DA27BE">
        <w:rPr>
          <w:rFonts w:ascii="Times New Roman" w:hAnsi="Times New Roman" w:cs="Times New Roman"/>
          <w:noProof/>
          <w:sz w:val="24"/>
          <w:szCs w:val="24"/>
        </w:rPr>
        <w:t xml:space="preserve"> 8, no. 2 (2020): 92–106. https://jurnal.yudharta.ac.id/v2/index.php/HERITAGE/article/view/1940.</w:t>
      </w:r>
    </w:p>
    <w:p w14:paraId="733EE819" w14:textId="77777777" w:rsidR="00DA27BE" w:rsidRPr="00DA27BE" w:rsidRDefault="00DA27BE" w:rsidP="00DA27BE">
      <w:pPr>
        <w:widowControl w:val="0"/>
        <w:autoSpaceDE w:val="0"/>
        <w:autoSpaceDN w:val="0"/>
        <w:adjustRightInd w:val="0"/>
        <w:spacing w:line="360" w:lineRule="auto"/>
        <w:ind w:left="480" w:hanging="480"/>
        <w:rPr>
          <w:rFonts w:ascii="Times New Roman" w:hAnsi="Times New Roman" w:cs="Times New Roman"/>
          <w:noProof/>
          <w:sz w:val="24"/>
          <w:szCs w:val="24"/>
        </w:rPr>
      </w:pPr>
      <w:r w:rsidRPr="00DA27BE">
        <w:rPr>
          <w:rFonts w:ascii="Times New Roman" w:hAnsi="Times New Roman" w:cs="Times New Roman"/>
          <w:noProof/>
          <w:sz w:val="24"/>
          <w:szCs w:val="24"/>
        </w:rPr>
        <w:t xml:space="preserve">Wahyuni S, Sutarto J. “Pembelajaran Kursus Menjahit Di Lembaga Kursus Dan Pelatihan Gassebo Kabupaten Kendal.” </w:t>
      </w:r>
      <w:r w:rsidRPr="00DA27BE">
        <w:rPr>
          <w:rFonts w:ascii="Times New Roman" w:hAnsi="Times New Roman" w:cs="Times New Roman"/>
          <w:i/>
          <w:iCs/>
          <w:noProof/>
          <w:sz w:val="24"/>
          <w:szCs w:val="24"/>
        </w:rPr>
        <w:t>Ejournalunsri</w:t>
      </w:r>
      <w:r w:rsidRPr="00DA27BE">
        <w:rPr>
          <w:rFonts w:ascii="Times New Roman" w:hAnsi="Times New Roman" w:cs="Times New Roman"/>
          <w:noProof/>
          <w:sz w:val="24"/>
          <w:szCs w:val="24"/>
        </w:rPr>
        <w:t xml:space="preserve"> 5, no. 2 (2018): 44.</w:t>
      </w:r>
    </w:p>
    <w:p w14:paraId="4F5AF035" w14:textId="77777777" w:rsidR="00DA27BE" w:rsidRPr="00DA27BE" w:rsidRDefault="00DA27BE" w:rsidP="00DA27BE">
      <w:pPr>
        <w:widowControl w:val="0"/>
        <w:autoSpaceDE w:val="0"/>
        <w:autoSpaceDN w:val="0"/>
        <w:adjustRightInd w:val="0"/>
        <w:spacing w:line="360" w:lineRule="auto"/>
        <w:ind w:left="480" w:hanging="480"/>
        <w:rPr>
          <w:rFonts w:ascii="Times New Roman" w:hAnsi="Times New Roman" w:cs="Times New Roman"/>
          <w:noProof/>
          <w:sz w:val="24"/>
          <w:szCs w:val="24"/>
        </w:rPr>
      </w:pPr>
      <w:r w:rsidRPr="00DA27BE">
        <w:rPr>
          <w:rFonts w:ascii="Times New Roman" w:hAnsi="Times New Roman" w:cs="Times New Roman"/>
          <w:noProof/>
          <w:sz w:val="24"/>
          <w:szCs w:val="24"/>
        </w:rPr>
        <w:t xml:space="preserve">Widiyanto, Delfiyan, Annisa Istiqomah, and Yasnanto Yasnanto. “Upaya Pemberdayaan Masyarakat Desa Dalam Perspektif Kesejahteraan Ekonomi.” </w:t>
      </w:r>
      <w:r w:rsidRPr="00DA27BE">
        <w:rPr>
          <w:rFonts w:ascii="Times New Roman" w:hAnsi="Times New Roman" w:cs="Times New Roman"/>
          <w:i/>
          <w:iCs/>
          <w:noProof/>
          <w:sz w:val="24"/>
          <w:szCs w:val="24"/>
        </w:rPr>
        <w:t>Jurnal Kalacakra: Ilmu Sosial Dan Pendidikan</w:t>
      </w:r>
      <w:r w:rsidRPr="00DA27BE">
        <w:rPr>
          <w:rFonts w:ascii="Times New Roman" w:hAnsi="Times New Roman" w:cs="Times New Roman"/>
          <w:noProof/>
          <w:sz w:val="24"/>
          <w:szCs w:val="24"/>
        </w:rPr>
        <w:t xml:space="preserve"> 2, no. 1 (2021): 26. https://doi.org/10.31002/kalacakra.v2i1.3621.</w:t>
      </w:r>
    </w:p>
    <w:p w14:paraId="6EBDF519" w14:textId="77777777" w:rsidR="00DA27BE" w:rsidRPr="00DA27BE" w:rsidRDefault="00DA27BE" w:rsidP="00DA27BE">
      <w:pPr>
        <w:widowControl w:val="0"/>
        <w:autoSpaceDE w:val="0"/>
        <w:autoSpaceDN w:val="0"/>
        <w:adjustRightInd w:val="0"/>
        <w:spacing w:line="360" w:lineRule="auto"/>
        <w:ind w:left="480" w:hanging="480"/>
        <w:rPr>
          <w:rFonts w:ascii="Times New Roman" w:hAnsi="Times New Roman" w:cs="Times New Roman"/>
          <w:noProof/>
          <w:sz w:val="24"/>
        </w:rPr>
      </w:pPr>
      <w:r w:rsidRPr="00DA27BE">
        <w:rPr>
          <w:rFonts w:ascii="Times New Roman" w:hAnsi="Times New Roman" w:cs="Times New Roman"/>
          <w:noProof/>
          <w:sz w:val="24"/>
          <w:szCs w:val="24"/>
        </w:rPr>
        <w:t xml:space="preserve">Wulandari, Budiman Purba. “ANALISIS PROGRAM PEMERINTAH DESA DALAM UPAYA PENINGKATAN KESEJAHTERAAN MASYARAKAT DI DESA </w:t>
      </w:r>
      <w:r w:rsidRPr="00DA27BE">
        <w:rPr>
          <w:rFonts w:ascii="Times New Roman" w:hAnsi="Times New Roman" w:cs="Times New Roman"/>
          <w:noProof/>
          <w:sz w:val="24"/>
          <w:szCs w:val="24"/>
        </w:rPr>
        <w:lastRenderedPageBreak/>
        <w:t xml:space="preserve">MANUNGGAL KECAMATAN LABUHAN DELI KABUPATEN DELI SERDANG.” </w:t>
      </w:r>
      <w:r w:rsidRPr="00DA27BE">
        <w:rPr>
          <w:rFonts w:ascii="Times New Roman" w:hAnsi="Times New Roman" w:cs="Times New Roman"/>
          <w:i/>
          <w:iCs/>
          <w:noProof/>
          <w:sz w:val="24"/>
          <w:szCs w:val="24"/>
        </w:rPr>
        <w:t>Jurnal Public Reform UNDHAR MEDAN</w:t>
      </w:r>
      <w:r w:rsidRPr="00DA27BE">
        <w:rPr>
          <w:rFonts w:ascii="Times New Roman" w:hAnsi="Times New Roman" w:cs="Times New Roman"/>
          <w:noProof/>
          <w:sz w:val="24"/>
          <w:szCs w:val="24"/>
        </w:rPr>
        <w:t>, 2019, 36–47.</w:t>
      </w:r>
    </w:p>
    <w:p w14:paraId="474BD39C" w14:textId="43B9B6AD" w:rsidR="00DD15C1" w:rsidRPr="00051548" w:rsidRDefault="00DA27BE" w:rsidP="001745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DD15C1" w:rsidRPr="00051548" w:rsidSect="0046743F">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8A628E" w14:textId="77777777" w:rsidR="00931C08" w:rsidRDefault="00931C08" w:rsidP="00A91D7F">
      <w:pPr>
        <w:spacing w:after="0"/>
      </w:pPr>
      <w:r>
        <w:separator/>
      </w:r>
    </w:p>
  </w:endnote>
  <w:endnote w:type="continuationSeparator" w:id="0">
    <w:p w14:paraId="1D80A9C9" w14:textId="77777777" w:rsidR="00931C08" w:rsidRDefault="00931C08" w:rsidP="00A91D7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1C12DD" w14:textId="77777777" w:rsidR="00931C08" w:rsidRDefault="00931C08" w:rsidP="00A91D7F">
      <w:pPr>
        <w:spacing w:after="0"/>
      </w:pPr>
      <w:r>
        <w:separator/>
      </w:r>
    </w:p>
  </w:footnote>
  <w:footnote w:type="continuationSeparator" w:id="0">
    <w:p w14:paraId="3BD203D8" w14:textId="77777777" w:rsidR="00931C08" w:rsidRDefault="00931C08" w:rsidP="00A91D7F">
      <w:pPr>
        <w:spacing w:after="0"/>
      </w:pPr>
      <w:r>
        <w:continuationSeparator/>
      </w:r>
    </w:p>
  </w:footnote>
  <w:footnote w:id="1">
    <w:p w14:paraId="45B18F36" w14:textId="2DD8670C" w:rsidR="00DA27BE" w:rsidRPr="00DA27BE" w:rsidRDefault="00DA27BE">
      <w:pPr>
        <w:pStyle w:val="FootnoteText"/>
        <w:rPr>
          <w:lang w:val="en-US"/>
        </w:rPr>
      </w:pPr>
      <w:r>
        <w:rPr>
          <w:rStyle w:val="FootnoteReference"/>
        </w:rPr>
        <w:footnoteRef/>
      </w:r>
      <w:r>
        <w:t xml:space="preserve"> </w:t>
      </w:r>
      <w:r>
        <w:fldChar w:fldCharType="begin" w:fldLock="1"/>
      </w:r>
      <w:r>
        <w:instrText>ADDIN CSL_CITATION {"citationItems":[{"id":"ITEM-1","itemData":{"abstract":"Pemberdayaan Masyarakat Melalui Program Pelatihan Diversifikasi Produk Olahan Jagung. Kecamatan Kajang. Penelitian ini dilandasi oleh beberapa konsep yaitu pemberdayaan masyarakat dan diversifikasi produk. Penelitian ini menggunakan pendekatan kualitatif dengan menggunakan metode deksriptif kualitatif. Teknik pengumpulan data yang digunakan adalah teknik observasi, wawancara, dan dokumentasi. Subyek penelitian berjumlah enam orang yang terdiri dari warga masyarakat setempat. Hasil penelitian antara lain; 1) Pelatihan diversifikasi produk olahan jagung pada pemberdayaan masyarakat melalui program pelatihan diversifkasi produk olahan jagung di desa Tanah Toa kecamatan Kajang kabupaten Bulukumba berupa produk olahan barongko, banno’ modern daan bipang banno’; 2) Partisipasi masyarakat dalam pelaksanaan pemberdayaan masyarakat melalui program pelatihan diversifikasi produk olahan jagung di desa Tanah Toa kecamatan Kajang kabupaten Bulukumba sangat kurang; 3) Dampak yang dirasakan oleh masyarakat setelah mengikuti pemberdayaan masyarakat melalui program pelatihan diversifikasi produk olahan jagung yaitu masyarakat sudah mampu untuk memproduksi sendiri olahan barongko, banno’ modern dan bipang banno’, masyarakat dapat mengembangkan jiwa berwirausaha mereka dengan menciptakan usaha sendiri, dan masyarakat dapat mengembangkan skill atau bakat mereka dengan diberikannya wadah tersebut, serta masyarakat dapat membantu keuangan keluarga mereka bagi yang sudah membuat usaha olahan jagung","author":[{"dropping-particle":"","family":"Irmawati","given":"","non-dropping-particle":"","parse-names":false,"suffix":""}],"container-title":"Jurnal Publiciana","id":"ITEM-1","issued":{"date-parts":[["2018"]]},"page":"16","title":"latihan Diversifikasi Produk Olahan Jagung Di Desa Tanah Toa KecamaPemberdayaan Masyarakat Melalui Program Petan Kajang Kabupaten Bulukumba","type":"article-journal"},"locator":"4","uris":["http://www.mendeley.com/documents/?uuid=21263fbd-b906-4280-8748-c1bac7b827b1"]}],"mendeley":{"formattedCitation":"Irmawati, “Latihan Diversifikasi Produk Olahan Jagung Di Desa Tanah Toa KecamaPemberdayaan Masyarakat Melalui Program Petan Kajang Kabupaten Bulukumba,” &lt;i&gt;Jurnal Publiciana&lt;/i&gt;, 2018, 4.","plainTextFormattedCitation":"Irmawati, “Latihan Diversifikasi Produk Olahan Jagung Di Desa Tanah Toa KecamaPemberdayaan Masyarakat Melalui Program Petan Kajang Kabupaten Bulukumba,” Jurnal Publiciana, 2018, 4.","previouslyFormattedCitation":"(Irmawati 2018, 4)"},"properties":{"noteIndex":1},"schema":"https://github.com/citation-style-language/schema/raw/master/csl-citation.json"}</w:instrText>
      </w:r>
      <w:r>
        <w:fldChar w:fldCharType="separate"/>
      </w:r>
      <w:r w:rsidRPr="00DA27BE">
        <w:rPr>
          <w:bCs/>
          <w:noProof/>
          <w:lang w:val="en-US"/>
        </w:rPr>
        <w:t xml:space="preserve">Irmawati, “Latihan Diversifikasi Produk Olahan Jagung Di Desa Tanah Toa KecamaPemberdayaan Masyarakat Melalui Program Petan Kajang Kabupaten Bulukumba,” </w:t>
      </w:r>
      <w:r w:rsidRPr="00DA27BE">
        <w:rPr>
          <w:bCs/>
          <w:i/>
          <w:noProof/>
          <w:lang w:val="en-US"/>
        </w:rPr>
        <w:t>Jurnal Publiciana</w:t>
      </w:r>
      <w:r w:rsidRPr="00DA27BE">
        <w:rPr>
          <w:bCs/>
          <w:noProof/>
          <w:lang w:val="en-US"/>
        </w:rPr>
        <w:t>, 2018, 4.</w:t>
      </w:r>
      <w:r>
        <w:fldChar w:fldCharType="end"/>
      </w:r>
    </w:p>
  </w:footnote>
  <w:footnote w:id="2">
    <w:p w14:paraId="72678435" w14:textId="5B8B6947" w:rsidR="00DA27BE" w:rsidRPr="00DA27BE" w:rsidRDefault="00DA27BE">
      <w:pPr>
        <w:pStyle w:val="FootnoteText"/>
        <w:rPr>
          <w:lang w:val="en-US"/>
        </w:rPr>
      </w:pPr>
      <w:r>
        <w:rPr>
          <w:rStyle w:val="FootnoteReference"/>
        </w:rPr>
        <w:footnoteRef/>
      </w:r>
      <w:r>
        <w:t xml:space="preserve"> </w:t>
      </w:r>
      <w:r>
        <w:fldChar w:fldCharType="begin" w:fldLock="1"/>
      </w:r>
      <w:r>
        <w:instrText>ADDIN CSL_CITATION {"citationItems":[{"id":"ITEM-1","itemData":{"ISSN":"2337-5736","abstract":"Pemberdayaan masyarakat desa merupakan salah satu upaya untuk meningkatkan kesejahteraan masyarakat, melalui beberapa kegiatan antara lain peningkatan prakarsa dan swadaya masyarakat, perbaikan lingkungan dan perumahan, pengembangan usaha ekonomi desa, pengembangan lembaga keuangan desa, serta kegiatan-kegiatan yang dapat meningkatkan kemampuan masyarakat dalam menaikkan hasil produksinya. Oleh karena itu didalam membangun masyarakat desa terutama dalam bidang sosial ekonomi masyarakat dibutuhkan seorang pemimpin, dalam hal ini adalah Kepala Desa yang diharapkan berfungsi sebagai sumber inovasi, pembina, mengarahkan dan berfungsi sebagai komunikator untuk menyampaikan ide atau gagasan-gagasan kepada masyarakat desa, dalam rangka meningkatkan inisiatif dan kreatifitas masyarakat dalam mengolah, memelihara dan memanfaatkan sumber-sumber yang ada disekitarnya, untuk mencapai tingkat hidup yang lebih baik. Sebagai seorang pemimpin, kepala desa diberikan tugas untuk mensejahterakan masyarakat yang ada di desanya, proses pemberdayaan dapat dilakukan banyak hal dan sumber pendanaannya telah diatur dalam perundang-undangan. Penelitian ini bertujuan untuk mengetahui bagaimana peranan kepala desa Wayafli dalam pemberdayaan masyarakat. Penelitian ini menggunakan pendekatan kualitatif. Dari hasil penelitian yang telah dilakukan, dapat disimpulkan Peran Kepala Desa Wayafl dalam melakukan pemberdayaan masyarakat sudah baik terlihat dari beberapa program pemberdayaan yang ada di desa yaitu pemberdayaan secara fisik seperti pembangunan infrastruktur: saluran air, jalan setapak, pemberian bantuan alat-alat penangkap ikan nelayan, sedangkan pemberdayaan secara non fisik meliputi penyuluhan-penyuluhan dalam rangka peningkatan pengetahuan dan keterampilan masyarakat. Kata","author":[{"dropping-particle":"","family":"Kapita","given":"F.","non-dropping-particle":"","parse-names":false,"suffix":""},{"dropping-particle":"","family":"Kaawoan","given":"Johannis Eduard","non-dropping-particle":"","parse-names":false,"suffix":""},{"dropping-particle":"","family":"Lengkong","given":"Johny P","non-dropping-particle":"","parse-names":false,"suffix":""}],"container-title":"Jurnal Eksekutif","id":"ITEM-1","issue":"1","issued":{"date-parts":[["2017"]]},"page":"1-14","title":"Peran Kepala Desa Dalam Pemberdayaan Masyarakat ( Suatu Studi Di Desa Wayafli Kecamatan Maba Kabupaten Halmahera Timur)","type":"article-journal","volume":"1"},"uris":["http://www.mendeley.com/documents/?uuid=5bbc19fb-c39c-4674-a239-90ba258c0ba3"]}],"mendeley":{"formattedCitation":"F. Kapita, Johannis Eduard Kaawoan, and Johny P Lengkong, “Peran Kepala Desa Dalam Pemberdayaan Masyarakat ( Suatu Studi Di Desa Wayafli Kecamatan Maba Kabupaten Halmahera Timur),” &lt;i&gt;Jurnal Eksekutif&lt;/i&gt; 1, no. 1 (2017): 1–14.","plainTextFormattedCitation":"F. Kapita, Johannis Eduard Kaawoan, and Johny P Lengkong, “Peran Kepala Desa Dalam Pemberdayaan Masyarakat ( Suatu Studi Di Desa Wayafli Kecamatan Maba Kabupaten Halmahera Timur),” Jurnal Eksekutif 1, no. 1 (2017): 1–14.","previouslyFormattedCitation":"(Kapita, Kaawoan, and Lengkong 2017)"},"properties":{"noteIndex":2},"schema":"https://github.com/citation-style-language/schema/raw/master/csl-citation.json"}</w:instrText>
      </w:r>
      <w:r>
        <w:fldChar w:fldCharType="separate"/>
      </w:r>
      <w:r w:rsidRPr="00DA27BE">
        <w:rPr>
          <w:noProof/>
        </w:rPr>
        <w:t xml:space="preserve">F. Kapita, Johannis Eduard Kaawoan, and Johny P Lengkong, “Peran Kepala Desa Dalam Pemberdayaan Masyarakat ( Suatu Studi Di Desa Wayafli Kecamatan Maba Kabupaten Halmahera Timur),” </w:t>
      </w:r>
      <w:r w:rsidRPr="00DA27BE">
        <w:rPr>
          <w:i/>
          <w:noProof/>
        </w:rPr>
        <w:t>Jurnal Eksekutif</w:t>
      </w:r>
      <w:r w:rsidRPr="00DA27BE">
        <w:rPr>
          <w:noProof/>
        </w:rPr>
        <w:t xml:space="preserve"> 1, no. 1 (2017): 1–14.</w:t>
      </w:r>
      <w:r>
        <w:fldChar w:fldCharType="end"/>
      </w:r>
    </w:p>
  </w:footnote>
  <w:footnote w:id="3">
    <w:p w14:paraId="41C703E9" w14:textId="0ACE4A57" w:rsidR="00DA27BE" w:rsidRPr="00DA27BE" w:rsidRDefault="00DA27BE">
      <w:pPr>
        <w:pStyle w:val="FootnoteText"/>
        <w:rPr>
          <w:lang w:val="en-US"/>
        </w:rPr>
      </w:pPr>
      <w:r>
        <w:rPr>
          <w:rStyle w:val="FootnoteReference"/>
        </w:rPr>
        <w:footnoteRef/>
      </w:r>
      <w:r>
        <w:t xml:space="preserve"> </w:t>
      </w:r>
      <w:r>
        <w:fldChar w:fldCharType="begin" w:fldLock="1"/>
      </w:r>
      <w:r>
        <w:instrText>ADDIN CSL_CITATION {"citationItems":[{"id":"ITEM-1","itemData":{"abstract":"Tujuan penelitian ini adalah untuk mengetahui pelaksanaan program pemerintah Desa dalam upaya peningkatan kesejahteraan masyarakat di Desa Manunggal Kecamatan Labuhan Deli Kabupaten Deli Serdang, dan untuk mengetahui faktor penghambat program pemerintah Desa dalam upaya peningkatan kesejahteraan masyarakat di Desa Manunggal Kecamatan Labuhan Deli Kabupaten Deli Serdang. Penelitian ini menggunakan field research atau penelitian lapangan. Adapun sumber data yang digunakan adalah sumber data primer dan sumber data sekunder dari Kantor Desa Manunggal. Data dianalisa dengan menggunakan metode deskriptif kualitatif. Landasan teori yang digunakan adalah teori pemberdayaan dengan indikator enabling, empowering, dan protecting. Berdasarkan analisa data yang dilakukan, diperoleh kesimpulan bahwa pelaksanaan Program Pelatihan Pemberdayaan tersebut berjalan dengan lancar dan efektif tanpa hambatan dan kendala yang besar. Antusiasme masyarakat sangat tinggi untuk mengikuti Pelatihan Pemberdayaan ini dengan tujuan dapat memperbaiki kehidupannya. Peningkatan kesejahteraan masyarakat dari sektor perekonomian yaitu pendapatan mengalami perubahan menjadi lebih baik lagi.","author":[{"dropping-particle":"","family":"Wulandari","given":"Budiman Purba","non-dropping-particle":"","parse-names":false,"suffix":""}],"container-title":"jurnal Public Reform UNDHAR MEDAN","id":"ITEM-1","issued":{"date-parts":[["2019"]]},"page":"36-47","title":"ANALISIS PROGRAM PEMERINTAH DESA DALAM UPAYA PENINGKATAN KESEJAHTERAAN MASYARAKAT DI DESA MANUNGGAL KECAMATAN LABUHAN DELI KABUPATEN DELI SERDANG","type":"article-journal"},"locator":"38-39","uris":["http://www.mendeley.com/documents/?uuid=ec4ab473-9052-4097-8ea4-8f503f5ce377"]}],"mendeley":{"formattedCitation":"Budiman Purba Wulandari, “ANALISIS PROGRAM PEMERINTAH DESA DALAM UPAYA PENINGKATAN KESEJAHTERAAN MASYARAKAT DI DESA MANUNGGAL KECAMATAN LABUHAN DELI KABUPATEN DELI SERDANG,” &lt;i&gt;Jurnal Public Reform UNDHAR MEDAN&lt;/i&gt;, 2019, 38–39.","plainTextFormattedCitation":"Budiman Purba Wulandari, “ANALISIS PROGRAM PEMERINTAH DESA DALAM UPAYA PENINGKATAN KESEJAHTERAAN MASYARAKAT DI DESA MANUNGGAL KECAMATAN LABUHAN DELI KABUPATEN DELI SERDANG,” Jurnal Public Reform UNDHAR MEDAN, 2019, 38–39.","previouslyFormattedCitation":"(Wulandari 2019, 38–39)"},"properties":{"noteIndex":3},"schema":"https://github.com/citation-style-language/schema/raw/master/csl-citation.json"}</w:instrText>
      </w:r>
      <w:r>
        <w:fldChar w:fldCharType="separate"/>
      </w:r>
      <w:r w:rsidRPr="00DA27BE">
        <w:rPr>
          <w:bCs/>
          <w:noProof/>
          <w:lang w:val="en-US"/>
        </w:rPr>
        <w:t xml:space="preserve">Budiman Purba Wulandari, “ANALISIS PROGRAM PEMERINTAH DESA DALAM UPAYA PENINGKATAN KESEJAHTERAAN MASYARAKAT DI DESA MANUNGGAL KECAMATAN LABUHAN DELI KABUPATEN DELI SERDANG,” </w:t>
      </w:r>
      <w:r w:rsidRPr="00DA27BE">
        <w:rPr>
          <w:bCs/>
          <w:i/>
          <w:noProof/>
          <w:lang w:val="en-US"/>
        </w:rPr>
        <w:t>Jurnal Public Reform UNDHAR MEDAN</w:t>
      </w:r>
      <w:r w:rsidRPr="00DA27BE">
        <w:rPr>
          <w:bCs/>
          <w:noProof/>
          <w:lang w:val="en-US"/>
        </w:rPr>
        <w:t>, 2019, 38–39.</w:t>
      </w:r>
      <w:r>
        <w:fldChar w:fldCharType="end"/>
      </w:r>
    </w:p>
  </w:footnote>
  <w:footnote w:id="4">
    <w:p w14:paraId="1083A060" w14:textId="2FCFD4E4" w:rsidR="00DA27BE" w:rsidRPr="00DA27BE" w:rsidRDefault="00DA27BE">
      <w:pPr>
        <w:pStyle w:val="FootnoteText"/>
        <w:rPr>
          <w:lang w:val="en-US"/>
        </w:rPr>
      </w:pPr>
      <w:r>
        <w:rPr>
          <w:rStyle w:val="FootnoteReference"/>
        </w:rPr>
        <w:footnoteRef/>
      </w:r>
      <w:r>
        <w:t xml:space="preserve"> </w:t>
      </w:r>
      <w:r>
        <w:fldChar w:fldCharType="begin" w:fldLock="1"/>
      </w:r>
      <w:r>
        <w:instrText>ADDIN CSL_CITATION {"citationItems":[{"id":"ITEM-1","itemData":{"abstract":"This study aims to describe and analyze the empowerment of communities through the Rural Infrastructure Development Program (PPIP) in Improving Public Welfare Wanasalam District of Lebak From the results of this study concluded that the Community Empowerment through Rural Infrastructure Development (PPIP) in improving public welfare Wanasalam District of Lebak has implemented 10 (ten) of the 12 (twelve) principles proposed community empowerment in Mardikanto Dahatma and Bhatnagar (2013: 106), then through the Community Empowerment for Rural Infrastructure Development (PPIP) in improving public welfare Wanasalam District of Lebak not carry two (2) principles of community empowerment which principles of community development cooperation is based on the analysis of the participation and empowerment of the principle of democratic society based on the analysis in the application science, this is due 1.Less public's understanding of the meaning of community empowerment and the existence of the Rural Infrastructure Development Program (PPIP), 2 Lack of socialization given by the community facilitators and institutional devices village in providing information on the activities and the lack of public awareness both as individuals and members of society concerning the conditions and environment, 3 There is a culture of compliance citizens against warlords (formal and informal leaders) that affect people's attitudes in policy decision making.","author":[{"dropping-particle":"","family":"Sururi","given":"Ahmad","non-dropping-particle":"","parse-names":false,"suffix":""}],"container-title":"Jurnal Administrasi Negara","id":"ITEM-1","issued":{"date-parts":[["0"]]},"page":"1-25 hal","title":"PEMBERDAYAAN MASYARAKAT MELALUI PROGRAM PEMBANGUNAN INFRASTRUKTUR PERDESAAN DALAM MENINGKATKAN KESEJAHTERAAN MASYARAKAT KECAMATAN WANASALAM KABUPATEN LEBAK","type":"article-journal","volume":"Volume 3"},"locator":"3","uris":["http://www.mendeley.com/documents/?uuid=0f972c87-5a2d-4479-a4c6-a1ba653451bb"]}],"mendeley":{"formattedCitation":"Ahmad Sururi, “PEMBERDAYAAN MASYARAKAT MELALUI PROGRAM PEMBANGUNAN INFRASTRUKTUR PERDESAAN DALAM MENINGKATKAN KESEJAHTERAAN MASYARAKAT KECAMATAN WANASALAM KABUPATEN LEBAK,” &lt;i&gt;Jurnal Administrasi Negara&lt;/i&gt; Volume 3 (n.d.): 3.","plainTextFormattedCitation":"Ahmad Sururi, “PEMBERDAYAAN MASYARAKAT MELALUI PROGRAM PEMBANGUNAN INFRASTRUKTUR PERDESAAN DALAM MENINGKATKAN KESEJAHTERAAN MASYARAKAT KECAMATAN WANASALAM KABUPATEN LEBAK,” Jurnal Administrasi Negara Volume 3 (n.d.): 3.","previouslyFormattedCitation":"(Sururi, n.d., 3)"},"properties":{"noteIndex":4},"schema":"https://github.com/citation-style-language/schema/raw/master/csl-citation.json"}</w:instrText>
      </w:r>
      <w:r>
        <w:fldChar w:fldCharType="separate"/>
      </w:r>
      <w:r w:rsidRPr="00DA27BE">
        <w:rPr>
          <w:bCs/>
          <w:noProof/>
          <w:lang w:val="en-US"/>
        </w:rPr>
        <w:t xml:space="preserve">Ahmad Sururi, “PEMBERDAYAAN MASYARAKAT MELALUI PROGRAM PEMBANGUNAN INFRASTRUKTUR PERDESAAN DALAM MENINGKATKAN KESEJAHTERAAN MASYARAKAT KECAMATAN WANASALAM KABUPATEN LEBAK,” </w:t>
      </w:r>
      <w:r w:rsidRPr="00DA27BE">
        <w:rPr>
          <w:bCs/>
          <w:i/>
          <w:noProof/>
          <w:lang w:val="en-US"/>
        </w:rPr>
        <w:t>Jurnal Administrasi Negara</w:t>
      </w:r>
      <w:r w:rsidRPr="00DA27BE">
        <w:rPr>
          <w:bCs/>
          <w:noProof/>
          <w:lang w:val="en-US"/>
        </w:rPr>
        <w:t xml:space="preserve"> Volume 3 (n.d.): 3.</w:t>
      </w:r>
      <w:r>
        <w:fldChar w:fldCharType="end"/>
      </w:r>
    </w:p>
  </w:footnote>
  <w:footnote w:id="5">
    <w:p w14:paraId="6B77688F" w14:textId="0659E01B" w:rsidR="00DA27BE" w:rsidRPr="00DA27BE" w:rsidRDefault="00DA27BE">
      <w:pPr>
        <w:pStyle w:val="FootnoteText"/>
        <w:rPr>
          <w:lang w:val="en-US"/>
        </w:rPr>
      </w:pPr>
      <w:r>
        <w:rPr>
          <w:rStyle w:val="FootnoteReference"/>
        </w:rPr>
        <w:footnoteRef/>
      </w:r>
      <w:r>
        <w:t xml:space="preserve"> </w:t>
      </w:r>
      <w:r>
        <w:fldChar w:fldCharType="begin" w:fldLock="1"/>
      </w:r>
      <w:r>
        <w:instrText>ADDIN CSL_CITATION {"citationItems":[{"id":"ITEM-1","itemData":{"DOI":"10.1007/s13398-014-0173-7.2","ISBN":"9789792916188","ISSN":"07221541","PMID":"15991970","author":[{"dropping-particle":"","family":"Prof. Dr. Suryana","given":"MSi.","non-dropping-particle":"","parse-names":false,"suffix":""}],"container-title":"Universitas Pendidikan Indonesia","id":"ITEM-1","issued":{"date-parts":[["2010"]]},"page":"1-58","title":"Metodologi Penelitian : Metodologi Penelitian Model Prakatis Penelitian Kuantitatif dan Kualitatif","type":"article-journal"},"locator":"20","uris":["http://www.mendeley.com/documents/?uuid=1e2141bc-2ea7-43a8-8e4c-7a7399ef64e7"]}],"mendeley":{"formattedCitation":"MSi. Prof. Dr. Suryana, “Metodologi Penelitian : Metodologi Penelitian Model Prakatis Penelitian Kuantitatif Dan Kualitatif,” &lt;i&gt;Universitas Pendidikan Indonesia&lt;/i&gt;, 2010, 20, https://doi.org/10.1007/s13398-014-0173-7.2.","plainTextFormattedCitation":"MSi. Prof. Dr. Suryana, “Metodologi Penelitian : Metodologi Penelitian Model Prakatis Penelitian Kuantitatif Dan Kualitatif,” Universitas Pendidikan Indonesia, 2010, 20, https://doi.org/10.1007/s13398-014-0173-7.2.","previouslyFormattedCitation":"(Prof. Dr. Suryana 2010, 20)"},"properties":{"noteIndex":5},"schema":"https://github.com/citation-style-language/schema/raw/master/csl-citation.json"}</w:instrText>
      </w:r>
      <w:r>
        <w:fldChar w:fldCharType="separate"/>
      </w:r>
      <w:r w:rsidRPr="00DA27BE">
        <w:rPr>
          <w:bCs/>
          <w:noProof/>
          <w:lang w:val="en-US"/>
        </w:rPr>
        <w:t xml:space="preserve">MSi. Prof. Dr. Suryana, “Metodologi Penelitian : Metodologi Penelitian Model Prakatis Penelitian Kuantitatif Dan Kualitatif,” </w:t>
      </w:r>
      <w:r w:rsidRPr="00DA27BE">
        <w:rPr>
          <w:bCs/>
          <w:i/>
          <w:noProof/>
          <w:lang w:val="en-US"/>
        </w:rPr>
        <w:t>Universitas Pendidikan Indonesia</w:t>
      </w:r>
      <w:r w:rsidRPr="00DA27BE">
        <w:rPr>
          <w:bCs/>
          <w:noProof/>
          <w:lang w:val="en-US"/>
        </w:rPr>
        <w:t>, 2010, 20, https://doi.org/10.1007/s13398-014-0173-7.2.</w:t>
      </w:r>
      <w:r>
        <w:fldChar w:fldCharType="end"/>
      </w:r>
    </w:p>
  </w:footnote>
  <w:footnote w:id="6">
    <w:p w14:paraId="01BE91AD" w14:textId="2459D483" w:rsidR="00DA27BE" w:rsidRPr="00DA27BE" w:rsidRDefault="00DA27BE">
      <w:pPr>
        <w:pStyle w:val="FootnoteText"/>
        <w:rPr>
          <w:lang w:val="en-US"/>
        </w:rPr>
      </w:pPr>
      <w:r>
        <w:rPr>
          <w:rStyle w:val="FootnoteReference"/>
        </w:rPr>
        <w:footnoteRef/>
      </w:r>
      <w:r>
        <w:t xml:space="preserve"> </w:t>
      </w:r>
      <w:r>
        <w:fldChar w:fldCharType="begin" w:fldLock="1"/>
      </w:r>
      <w:r>
        <w:instrText>ADDIN CSL_CITATION {"citationItems":[{"id":"ITEM-1","itemData":{"ISSN":"2442-7365","abstract":"Abstrak: Tujuan yang hendak dicapai adalah untuk mengetahui apakah model komunikasi pembangunan yang dilakukan oleh pemerintah Desa Tegalgondo dalam Progam Inovasi Desa sebagai pemanfaatan Dana Desa telah dapat&amp;nbsp; meningkatkan partisipasi masyarakat menuju&amp;nbsp; pemberdayaan masyarakat desa. Untuk mencapai tujuan tersebut, penelitian ini menggunakan penelitian deskriptif dengan focus pada pola komunikasi yang dipergunakan, faktor pendorng dan penghambat serta rancangan model komunikasi yang efektif. Pengumpul data utamanya dengan wawancara dengan informan kunci kepala desa dan perangkatnya serta beberapa warga. Untuk menganalisis data, dalam penelitian ini dipergunakan analisis data dengan pendekatan fenomenologi. Untuk menjaga kualitas data menggunakan pengecekan dengan trianggulasi. Hasil penelitian menujukkan bahwa Kepala Desa memiliki peran penting untuk menyampaikan informasi dalam pelaksanaan pola komunikasi pembangunan. Pelaksanaan setiap kegiatan dalam&amp;nbsp; program inovasi memiliki pola komunikasi yang berbeda karena stakeholder yang terlibat juga berbeda. Selain itu, tidak meratanya komunikasi dalam penyampaian program kegiatan dapat mempengaruhi tingkat partisipasi masyarakat. &amp;nbsp; Kata Kunci: Komunikasi Pembangunan, Pengelolaan Program, Inovasi Desa, Pemberdayaan Masyarakat","author":[{"dropping-particle":"","family":"Wahyuni","given":"Ninik Tri","non-dropping-particle":"","parse-names":false,"suffix":""},{"dropping-particle":"","family":"Kriyantono","given":"Rachmat","non-dropping-particle":"","parse-names":false,"suffix":""},{"dropping-particle":"","family":"Nasution","given":"Zulkarnaen","non-dropping-particle":"","parse-names":false,"suffix":""}],"container-title":"Jurnal Heritage","id":"ITEM-1","issue":"2","issued":{"date-parts":[["2020"]]},"page":"92-106","title":"Pola Komunikasi Pembangunan Terkait Pengelolaan Program Inovasi Desa Menuju Pemberdayaan Masyarakat","type":"article-journal","volume":"8"},"uris":["http://www.mendeley.com/documents/?uuid=dfa0371f-7e94-4200-8634-2e14a8a3712f"]}],"mendeley":{"formattedCitation":"Ninik Tri Wahyuni, Rachmat Kriyantono, and Zulkarnaen Nasution, “Pola Komunikasi Pembangunan Terkait Pengelolaan Program Inovasi Desa Menuju Pemberdayaan Masyarakat,” &lt;i&gt;Jurnal Heritage&lt;/i&gt; 8, no. 2 (2020): 92–106, https://jurnal.yudharta.ac.id/v2/index.php/HERITAGE/article/view/1940.","plainTextFormattedCitation":"Ninik Tri Wahyuni, Rachmat Kriyantono, and Zulkarnaen Nasution, “Pola Komunikasi Pembangunan Terkait Pengelolaan Program Inovasi Desa Menuju Pemberdayaan Masyarakat,” Jurnal Heritage 8, no. 2 (2020): 92–106, https://jurnal.yudharta.ac.id/v2/index.php/HERITAGE/article/view/1940.","previouslyFormattedCitation":"(Wahyuni, Kriyantono, and Nasution 2020)"},"properties":{"noteIndex":6},"schema":"https://github.com/citation-style-language/schema/raw/master/csl-citation.json"}</w:instrText>
      </w:r>
      <w:r>
        <w:fldChar w:fldCharType="separate"/>
      </w:r>
      <w:r w:rsidRPr="00DA27BE">
        <w:rPr>
          <w:noProof/>
        </w:rPr>
        <w:t xml:space="preserve">Ninik Tri Wahyuni, Rachmat Kriyantono, and Zulkarnaen Nasution, “Pola Komunikasi Pembangunan Terkait Pengelolaan Program Inovasi Desa Menuju Pemberdayaan Masyarakat,” </w:t>
      </w:r>
      <w:r w:rsidRPr="00DA27BE">
        <w:rPr>
          <w:i/>
          <w:noProof/>
        </w:rPr>
        <w:t>Jurnal Heritage</w:t>
      </w:r>
      <w:r w:rsidRPr="00DA27BE">
        <w:rPr>
          <w:noProof/>
        </w:rPr>
        <w:t xml:space="preserve"> 8, no. 2 (2020): 92–106, https://jurnal.yudharta.ac.id/v2/index.php/HERITAGE/article/view/1940.</w:t>
      </w:r>
      <w:r>
        <w:fldChar w:fldCharType="end"/>
      </w:r>
    </w:p>
  </w:footnote>
  <w:footnote w:id="7">
    <w:p w14:paraId="6A2B2B23" w14:textId="1ED5DE35" w:rsidR="00DA27BE" w:rsidRPr="00DA27BE" w:rsidRDefault="00DA27BE">
      <w:pPr>
        <w:pStyle w:val="FootnoteText"/>
        <w:rPr>
          <w:lang w:val="en-US"/>
        </w:rPr>
      </w:pPr>
      <w:r>
        <w:rPr>
          <w:rStyle w:val="FootnoteReference"/>
        </w:rPr>
        <w:footnoteRef/>
      </w:r>
      <w:r>
        <w:t xml:space="preserve"> </w:t>
      </w:r>
      <w:r>
        <w:fldChar w:fldCharType="begin" w:fldLock="1"/>
      </w:r>
      <w:r>
        <w:instrText>ADDIN CSL_CITATION {"citationItems":[{"id":"ITEM-1","itemData":{"DOI":"10.29313/mediator.v9i1.1146","ISSN":"1411-5883","abstract":"Phenomenology, initially, is a philosophy made popular by Edmund Husserl. Phenomenology, in essential, taught people to interact and learn more from phenomenon so that the meaning of reality, and the natural essence of reality, could be grasped by the observer. Phenomenology today develops as one of fundamental research method whose assumptions respect human uniqueness and subjective experiences. Phenomenon as experienced consciously by human was analyzed by two descriptions: textual description and scriptural description. Kata","author":[{"dropping-particle":"","family":"Hasbiansyah","given":"O","non-dropping-particle":"","parse-names":false,"suffix":""}],"container-title":"Mediator: Jurnal Komunikasi","id":"ITEM-1","issue":"1","issued":{"date-parts":[["2008"]]},"page":"163-180","title":"Pendekatan Fenomenologi: Pengantar Praktik Penelitian dalam Ilmu Sosial dan Komunikasi","type":"article-journal","volume":"9"},"uris":["http://www.mendeley.com/documents/?uuid=f1d0014c-369c-4e76-b342-a168298bd862"]}],"mendeley":{"formattedCitation":"O Hasbiansyah, “Pendekatan Fenomenologi: Pengantar Praktik Penelitian Dalam Ilmu Sosial Dan Komunikasi,” &lt;i&gt;Mediator: Jurnal Komunikasi&lt;/i&gt; 9, no. 1 (2008): 163–80, https://doi.org/10.29313/mediator.v9i1.1146.","plainTextFormattedCitation":"O Hasbiansyah, “Pendekatan Fenomenologi: Pengantar Praktik Penelitian Dalam Ilmu Sosial Dan Komunikasi,” Mediator: Jurnal Komunikasi 9, no. 1 (2008): 163–80, https://doi.org/10.29313/mediator.v9i1.1146.","previouslyFormattedCitation":"(Hasbiansyah 2008)"},"properties":{"noteIndex":7},"schema":"https://github.com/citation-style-language/schema/raw/master/csl-citation.json"}</w:instrText>
      </w:r>
      <w:r>
        <w:fldChar w:fldCharType="separate"/>
      </w:r>
      <w:r w:rsidRPr="00DA27BE">
        <w:rPr>
          <w:noProof/>
        </w:rPr>
        <w:t xml:space="preserve">O Hasbiansyah, “Pendekatan Fenomenologi: Pengantar Praktik Penelitian Dalam Ilmu Sosial Dan Komunikasi,” </w:t>
      </w:r>
      <w:r w:rsidRPr="00DA27BE">
        <w:rPr>
          <w:i/>
          <w:noProof/>
        </w:rPr>
        <w:t>Mediator: Jurnal Komunikasi</w:t>
      </w:r>
      <w:r w:rsidRPr="00DA27BE">
        <w:rPr>
          <w:noProof/>
        </w:rPr>
        <w:t xml:space="preserve"> 9, no. 1 (2008): 163–80, https://doi.org/10.29313/mediator.v9i1.1146.</w:t>
      </w:r>
      <w:r>
        <w:fldChar w:fldCharType="end"/>
      </w:r>
    </w:p>
  </w:footnote>
  <w:footnote w:id="8">
    <w:p w14:paraId="2B616285" w14:textId="2BB9D588" w:rsidR="00DA27BE" w:rsidRPr="00DA27BE" w:rsidRDefault="00DA27BE">
      <w:pPr>
        <w:pStyle w:val="FootnoteText"/>
        <w:rPr>
          <w:lang w:val="en-US"/>
        </w:rPr>
      </w:pPr>
      <w:r>
        <w:rPr>
          <w:rStyle w:val="FootnoteReference"/>
        </w:rPr>
        <w:footnoteRef/>
      </w:r>
      <w:r>
        <w:t xml:space="preserve"> </w:t>
      </w:r>
      <w:r>
        <w:fldChar w:fldCharType="begin" w:fldLock="1"/>
      </w:r>
      <w:r>
        <w:instrText>ADDIN CSL_CITATION {"citationItems":[{"id":"ITEM-1","itemData":{"abstract":"Penelitian ini bertujuan mendeskripsikan dan menganalisis pembelajaran kursus menjahit serta faktor pendorong dan penghambat dalam pembelajaran kursus menjahit di LKP Gassebo Kendal. Desain penelitian kualitatif dengan jenis penelitian studi kasus. Wujud data tentang subjek penelitian, yaitu 1 pengelola, 1 instruktur menjahit, dan 4 peserta didik kursus menjahit. Teknik pengumpulan data melalui wawancara, observasi, dan dokumentasi. Keabsahan data menggunakan triangulasi sumber dan teknik. Teknik analisis data melalui reduksi data, penyajian data, dan verifikasi/penarikan kesimpulan. Hasil penelitian didapatkan bahwa proses pembelajaran ada tiga tahap, yaitu perencanaan yang sudah sesuai dengan standar yang telah ditentukan, pelaksanaan berpedoman pada tujuan dan materi belajar dengan metode teori dan praktik, evaluasi dilaksanakan ketika pembelajaran berlangsung dan akhir pembelajaran kursus menjahit. Faktor pendorong dalam pembelajaran, yaitu kemauan belajar peserta didik, instruktur, sarana dan prasarana serta biaya. Faktor penghambat dalam pembelajaran, yaitu keberagaman dan keterlambatan peserta didik serta tempat praktik yang kurang luas.","author":[{"dropping-particle":"","family":"Wahyuni S","given":"Sutarto J","non-dropping-particle":"","parse-names":false,"suffix":""}],"container-title":"Ejournalunsri","id":"ITEM-1","issue":"2","issued":{"date-parts":[["2018"]]},"page":"44","title":"Pembelajaran Kursus Menjahit Di Lembaga kursus dan pelatihan gassebo kabupaten Kendal","type":"article-journal","volume":"5"},"uris":["http://www.mendeley.com/documents/?uuid=64a7c91a-0b07-4a70-a333-906955d544cc"]}],"mendeley":{"formattedCitation":"Sutarto J Wahyuni S, “Pembelajaran Kursus Menjahit Di Lembaga Kursus Dan Pelatihan Gassebo Kabupaten Kendal,” &lt;i&gt;Ejournalunsri&lt;/i&gt; 5, no. 2 (2018): 44.","plainTextFormattedCitation":"Sutarto J Wahyuni S, “Pembelajaran Kursus Menjahit Di Lembaga Kursus Dan Pelatihan Gassebo Kabupaten Kendal,” Ejournalunsri 5, no. 2 (2018): 44.","previouslyFormattedCitation":"(Wahyuni S 2018)"},"properties":{"noteIndex":8},"schema":"https://github.com/citation-style-language/schema/raw/master/csl-citation.json"}</w:instrText>
      </w:r>
      <w:r>
        <w:fldChar w:fldCharType="separate"/>
      </w:r>
      <w:r w:rsidRPr="00DA27BE">
        <w:rPr>
          <w:noProof/>
        </w:rPr>
        <w:t xml:space="preserve">Sutarto J Wahyuni S, “Pembelajaran Kursus Menjahit Di Lembaga Kursus Dan Pelatihan Gassebo Kabupaten Kendal,” </w:t>
      </w:r>
      <w:r w:rsidRPr="00DA27BE">
        <w:rPr>
          <w:i/>
          <w:noProof/>
        </w:rPr>
        <w:t>Ejournalunsri</w:t>
      </w:r>
      <w:r w:rsidRPr="00DA27BE">
        <w:rPr>
          <w:noProof/>
        </w:rPr>
        <w:t xml:space="preserve"> 5, no. 2 (2018): 44.</w:t>
      </w:r>
      <w:r>
        <w:fldChar w:fldCharType="end"/>
      </w:r>
    </w:p>
  </w:footnote>
  <w:footnote w:id="9">
    <w:p w14:paraId="38CA52D9" w14:textId="0D9C38B2" w:rsidR="00DA27BE" w:rsidRPr="00DA27BE" w:rsidRDefault="00DA27BE">
      <w:pPr>
        <w:pStyle w:val="FootnoteText"/>
        <w:rPr>
          <w:lang w:val="en-US"/>
        </w:rPr>
      </w:pPr>
      <w:r>
        <w:rPr>
          <w:rStyle w:val="FootnoteReference"/>
        </w:rPr>
        <w:footnoteRef/>
      </w:r>
      <w:r>
        <w:t xml:space="preserve"> </w:t>
      </w:r>
      <w:r>
        <w:fldChar w:fldCharType="begin" w:fldLock="1"/>
      </w:r>
      <w:r>
        <w:instrText>ADDIN CSL_CITATION {"citationItems":[{"id":"ITEM-1","itemData":{"abstract":"Penelitian ini berdasarkan permasalahan kurangnya potensi masyarakat dalam penguasaan teknologi. Upaya pemberdayaan yang dilakukan melalui pelaksanaan pelatihan komputer gratis. Tujuan penelitian mengetahui pelaksanaan pelatihan komputer gratis dan faktor pendukung maupun penghambat. Penelitian ini merupakan jenis penelitian kualitatif. Teknik pengumpulan data dilakukan dengan observasi, wawancara dan dokumentasi. Teknik analisis data menggunakan model interaktif Miles-Huberman. Hasil penelitian menunjukkan bahwa Pelaksanaan pelatihan komputer gratis di Kampoeng Pintar sebagai upaya pemberdayaan masyarakat dengan menyediakan program pelatihan komputer gratis yang dapat diikuti oleh semua masyarakat. Tutor merupakan peserta didik yang telah selesai mengikuti pelatihan komputer. Interaksi dalam pelatihan cukup baik. Materi yang diberikan sesuai dengan kurikulum SKKNI (Standart Kompetensi Kerja Nasional Indonesia), metode pelatihan yang digunakan adalah ceramah dan praktek. Faktor pendukung adalah tumbuhnya kesadaran masyarakat mengenai pentingnya teknologi. Sedangkan faktor penghambatnya adalah kurangnya fasilitas atau sarana dan prasarana dalam pelaksanaan pelatihan komputer gratis dan sikap masyarakat yang masih tradisional. Kata","author":[{"dropping-particle":"","family":"Dewi","given":"Amilya Candra","non-dropping-particle":"","parse-names":false,"suffix":""},{"dropping-particle":"","family":"Budiartati","given":"Emmy","non-dropping-particle":"","parse-names":false,"suffix":""}],"container-title":"Jurnal Pendidikan dan Pemberdayaan Masyarakat, 5(1), 33-44.","id":"ITEM-1","issue":"nomor 2","issued":{"date-parts":[["2018"]]},"title":"PELATIHAN KOMPUTER GRATIS DI KAMPOENG PINTAR SEBAGAI PEMBERDAYAAN MASYARAKAT sistem kehidupan masyarakat . Dampak dari cepatnya kepekaan dan kesadaran masyarakat permasalahan sosial tuntutan karena sebagai mana yang dalam hitungan detik . Perkembangan Sum","type":"article-journal","volume":"5"},"uris":["http://www.mendeley.com/documents/?uuid=47631105-058a-447c-9630-39c275de1eb5"]}],"mendeley":{"formattedCitation":"Amilya Candra Dewi and Emmy Budiartati, “PELATIHAN KOMPUTER GRATIS DI KAMPOENG PINTAR SEBAGAI PEMBERDAYAAN MASYARAKAT Sistem Kehidupan Masyarakat . Dampak Dari Cepatnya Kepekaan Dan Kesadaran Masyarakat Permasalahan Sosial Tuntutan Karena Sebagai Mana Yang Dalam Hitungan Detik . Perkembangan Sum,” &lt;i&gt;Jurnal Pendidikan Dan Pemberdayaan Masyarakat, 5(1), 33-44.&lt;/i&gt; 5, no. nomor 2 (2018).","plainTextFormattedCitation":"Amilya Candra Dewi and Emmy Budiartati, “PELATIHAN KOMPUTER GRATIS DI KAMPOENG PINTAR SEBAGAI PEMBERDAYAAN MASYARAKAT Sistem Kehidupan Masyarakat . Dampak Dari Cepatnya Kepekaan Dan Kesadaran Masyarakat Permasalahan Sosial Tuntutan Karena Sebagai Mana Yang Dalam Hitungan Detik . Perkembangan Sum,” Jurnal Pendidikan Dan Pemberdayaan Masyarakat, 5(1), 33-44. 5, no. nomor 2 (2018).","previouslyFormattedCitation":"(Dewi and Budiartati 2018)"},"properties":{"noteIndex":9},"schema":"https://github.com/citation-style-language/schema/raw/master/csl-citation.json"}</w:instrText>
      </w:r>
      <w:r>
        <w:fldChar w:fldCharType="separate"/>
      </w:r>
      <w:r w:rsidRPr="00DA27BE">
        <w:rPr>
          <w:noProof/>
        </w:rPr>
        <w:t xml:space="preserve">Amilya Candra Dewi and Emmy Budiartati, “PELATIHAN KOMPUTER GRATIS DI KAMPOENG PINTAR SEBAGAI PEMBERDAYAAN MASYARAKAT Sistem Kehidupan Masyarakat . Dampak Dari Cepatnya Kepekaan Dan Kesadaran Masyarakat Permasalahan Sosial Tuntutan Karena Sebagai Mana Yang Dalam Hitungan Detik . Perkembangan Sum,” </w:t>
      </w:r>
      <w:r w:rsidRPr="00DA27BE">
        <w:rPr>
          <w:i/>
          <w:noProof/>
        </w:rPr>
        <w:t>Jurnal Pendidikan Dan Pemberdayaan Masyarakat, 5(1), 33-44.</w:t>
      </w:r>
      <w:r w:rsidRPr="00DA27BE">
        <w:rPr>
          <w:noProof/>
        </w:rPr>
        <w:t xml:space="preserve"> 5, no. nomor 2 (2018).</w:t>
      </w:r>
      <w:r>
        <w:fldChar w:fldCharType="end"/>
      </w:r>
    </w:p>
  </w:footnote>
  <w:footnote w:id="10">
    <w:p w14:paraId="36D2F01E" w14:textId="5754C176" w:rsidR="00DA27BE" w:rsidRPr="00DA27BE" w:rsidRDefault="00DA27BE">
      <w:pPr>
        <w:pStyle w:val="FootnoteText"/>
        <w:rPr>
          <w:lang w:val="en-US"/>
        </w:rPr>
      </w:pPr>
      <w:r>
        <w:rPr>
          <w:rStyle w:val="FootnoteReference"/>
        </w:rPr>
        <w:footnoteRef/>
      </w:r>
      <w:r>
        <w:t xml:space="preserve"> </w:t>
      </w:r>
      <w:r>
        <w:fldChar w:fldCharType="begin" w:fldLock="1"/>
      </w:r>
      <w:r>
        <w:instrText>ADDIN CSL_CITATION {"citationItems":[{"id":"ITEM-1","itemData":{"abstract":"Tujuan penelitian ini adalah untuk mengetahui (1) Implementasi program pelatihan kewirausahaan tata boga di Desa Vokasi Grujugan; (2) Penilaian hasil; (3) Faktor pendukung dan penghambat kegiatan usaha, dan (4) Dampak program. Penelitian ini menggunakan pendekatan deskriptif kualitatif. Subjek penelitian adalah pengelola, tutor, peserta didik di Desa Vokasi Grujugan. Pengumpulan data menggunakan metode observasi, wawancara, dokumentasi. Teknik analisis data melalui reduksi data, penyajian data, dan penarikan kesimpulan. Hasil penelitian mengungkapkan sebagai berikut. (1) Implementasi program pelatihan terdiri atas empat tahap yaitu persiapan, pelaksanaan, monitoring dan evaluasi, dan tindak lanjut. (2) Penilaian hasil pelatihan menunjukan terjadi perubahan sikap peserta didik dalam menjalankan kegiatan usaha mandiri. (3) Faktor mendukung meliputi motivasi; perencanaan yang baik; pendampingan usaha yang baik; dan kemampuan mengenal peluang, kesempatan. Faktor penghambat meliputi kurangnya pengalaman, kemampuan manajerial dan SDM; kurangnya modal, kemampuan mengatur aliran kas dan kemampuan dalam menghadapi resiko. (4) Dampak pelaksanaan program, meliputi: peningkatan ketrampilan (SDM), kemampuan berwirausaha, peningkatan status sosial, peningkatan aspek sosial ekonomi.","author":[{"dropping-particle":"","family":"Ikhsan","given":"Norma Laili","non-dropping-particle":"","parse-names":false,"suffix":""}],"id":"ITEM-1","issue":"2","issued":{"date-parts":[["2017"]]},"page":"133-145","title":"Implementasi Program Desa Vokasi Berbasis Pelatihan Kewirausahan Tata Boga The Implementation of the Vocational Village Program Based on Culinary Entrepreneurship Training","type":"article-journal","volume":"4"},"uris":["http://www.mendeley.com/documents/?uuid=cd93e034-5a54-452a-8ffd-e19094367fe7"]}],"mendeley":{"formattedCitation":"Norma Laili Ikhsan, “Implementasi Program Desa Vokasi Berbasis Pelatihan Kewirausahan Tata Boga The Implementation of the Vocational Village Program Based on Culinary Entrepreneurship Training” 4, no. 2 (2017): 133–45.","plainTextFormattedCitation":"Norma Laili Ikhsan, “Implementasi Program Desa Vokasi Berbasis Pelatihan Kewirausahan Tata Boga The Implementation of the Vocational Village Program Based on Culinary Entrepreneurship Training” 4, no. 2 (2017): 133–45.","previouslyFormattedCitation":"(Ikhsan 2017)"},"properties":{"noteIndex":10},"schema":"https://github.com/citation-style-language/schema/raw/master/csl-citation.json"}</w:instrText>
      </w:r>
      <w:r>
        <w:fldChar w:fldCharType="separate"/>
      </w:r>
      <w:r w:rsidRPr="00DA27BE">
        <w:rPr>
          <w:noProof/>
        </w:rPr>
        <w:t>Norma Laili Ikhsan, “Implementasi Program Desa Vokasi Berbasis Pelatihan Kewirausahan Tata Boga The Implementation of the Vocational Village Program Based on Culinary Entrepreneurship Training” 4, no. 2 (2017): 133–45.</w:t>
      </w:r>
      <w:r>
        <w:fldChar w:fldCharType="end"/>
      </w:r>
    </w:p>
  </w:footnote>
  <w:footnote w:id="11">
    <w:p w14:paraId="5CE9EB00" w14:textId="1C8126CC" w:rsidR="00DA27BE" w:rsidRPr="00DA27BE" w:rsidRDefault="00DA27BE">
      <w:pPr>
        <w:pStyle w:val="FootnoteText"/>
        <w:rPr>
          <w:lang w:val="en-US"/>
        </w:rPr>
      </w:pPr>
      <w:r>
        <w:rPr>
          <w:rStyle w:val="FootnoteReference"/>
        </w:rPr>
        <w:footnoteRef/>
      </w:r>
      <w:r>
        <w:t xml:space="preserve"> </w:t>
      </w:r>
      <w:r>
        <w:fldChar w:fldCharType="begin" w:fldLock="1"/>
      </w:r>
      <w:r>
        <w:instrText>ADDIN CSL_CITATION {"citationItems":[{"id":"ITEM-1","itemData":{"DOI":"10.31002/kalacakra.v2i1.3621","ISSN":"2723-7397","abstract":"&lt;p&gt;Kemiskinan merupakan tantangan bangsa yang perlu mendapatkan penyelesaian. Persoalan kemiskinan berhubungan dengan meningkatnya pengangguran, rendahnya kualitas hidup, dan rendahnya pendapat per kapita. Persoalan kemiskinan banyak terdapat di negara berkembang, seperti Indonesia. Salah satu kebijakan pemerintah dalam mengatasi persoalan kemiskinan adalah dengan alokasi dana desa. Kebijakan alokasi dana desa adalah upaya pemerintah untuk meningkatkan kesejahteraan masyarakat yang dimulai dari tingkat desa. Bentuk dari penyaluran dana dapat berupa alokasi dana desa dan dana desa. Rencana pendapatan dan belanja desa diatur dalam APBDes yang dibuat oleh pemerintah desa atas partisipasi masyarakat desa. Pengeluaran dana desa terbagi menjadi dua, yaitu pembagunan dan pemberdayaan desa. Pada realitasnya pemanfaatan dana desa lebih pada sektor pembangunan infrastruktur seperti jalan, jembatan, irigasi, dll, sedangkan aspek pemberdayaan belum berjalan dengan baik. Hal ini dapat ditinjau dari masih tingginya angka kemiskinan. Penyaluran dana dari pusat ke daerah perlu mendapatkan perhatian pemerintah daerah. Pemerintah hendaknya melakukan pengawasan dalam proses penyelengaraan program desa. Upaya yang perlu dilakukan dengan meningkatkan partisipasi masyarakat dalam pemberdayaan desa, rencanan anggaran desa yang lebih mengutamakan pemberdayaan masyarakat, pembekalan ketrampilan masyarakat, dan pendampingan pemerintah daerah dalam program pemberdayaan masyarakat desa.&lt;/p&gt;","author":[{"dropping-particle":"","family":"Widiyanto","given":"Delfiyan","non-dropping-particle":"","parse-names":false,"suffix":""},{"dropping-particle":"","family":"Istiqomah","given":"Annisa","non-dropping-particle":"","parse-names":false,"suffix":""},{"dropping-particle":"","family":"Yasnanto","given":"Yasnanto","non-dropping-particle":"","parse-names":false,"suffix":""}],"container-title":"Jurnal Kalacakra: Ilmu Sosial dan Pendidikan","id":"ITEM-1","issue":"1","issued":{"date-parts":[["2021"]]},"page":"26","title":"Upaya Pemberdayaan Masyarakat Desa Dalam Perspektif Kesejahteraan Ekonomi","type":"article-journal","volume":"2"},"uris":["http://www.mendeley.com/documents/?uuid=9bb1288c-1a26-4856-92d2-0907f9041aaa"]}],"mendeley":{"formattedCitation":"Delfiyan Widiyanto, Annisa Istiqomah, and Yasnanto Yasnanto, “Upaya Pemberdayaan Masyarakat Desa Dalam Perspektif Kesejahteraan Ekonomi,” &lt;i&gt;Jurnal Kalacakra: Ilmu Sosial Dan Pendidikan&lt;/i&gt; 2, no. 1 (2021): 26, https://doi.org/10.31002/kalacakra.v2i1.3621.","plainTextFormattedCitation":"Delfiyan Widiyanto, Annisa Istiqomah, and Yasnanto Yasnanto, “Upaya Pemberdayaan Masyarakat Desa Dalam Perspektif Kesejahteraan Ekonomi,” Jurnal Kalacakra: Ilmu Sosial Dan Pendidikan 2, no. 1 (2021): 26, https://doi.org/10.31002/kalacakra.v2i1.3621.","previouslyFormattedCitation":"(Widiyanto, Istiqomah, and Yasnanto 2021)"},"properties":{"noteIndex":11},"schema":"https://github.com/citation-style-language/schema/raw/master/csl-citation.json"}</w:instrText>
      </w:r>
      <w:r>
        <w:fldChar w:fldCharType="separate"/>
      </w:r>
      <w:r w:rsidRPr="00DA27BE">
        <w:rPr>
          <w:noProof/>
        </w:rPr>
        <w:t xml:space="preserve">Delfiyan Widiyanto, Annisa Istiqomah, and Yasnanto Yasnanto, “Upaya Pemberdayaan Masyarakat Desa Dalam Perspektif Kesejahteraan Ekonomi,” </w:t>
      </w:r>
      <w:r w:rsidRPr="00DA27BE">
        <w:rPr>
          <w:i/>
          <w:noProof/>
        </w:rPr>
        <w:t>Jurnal Kalacakra: Ilmu Sosial Dan Pendidikan</w:t>
      </w:r>
      <w:r w:rsidRPr="00DA27BE">
        <w:rPr>
          <w:noProof/>
        </w:rPr>
        <w:t xml:space="preserve"> 2, no. 1 (2021): 26, https://doi.org/10.31002/kalacakra.v2i1.3621.</w:t>
      </w:r>
      <w:r>
        <w:fldChar w:fldCharType="end"/>
      </w:r>
    </w:p>
  </w:footnote>
  <w:footnote w:id="12">
    <w:p w14:paraId="291D8AEC" w14:textId="56FCDBD8" w:rsidR="00DA27BE" w:rsidRPr="00DA27BE" w:rsidRDefault="00DA27BE">
      <w:pPr>
        <w:pStyle w:val="FootnoteText"/>
        <w:rPr>
          <w:lang w:val="en-US"/>
        </w:rPr>
      </w:pPr>
      <w:r>
        <w:rPr>
          <w:rStyle w:val="FootnoteReference"/>
        </w:rPr>
        <w:footnoteRef/>
      </w:r>
      <w:r>
        <w:t xml:space="preserve"> </w:t>
      </w:r>
      <w:r>
        <w:fldChar w:fldCharType="begin" w:fldLock="1"/>
      </w:r>
      <w:r>
        <w:instrText>ADDIN CSL_CITATION {"citationItems":[{"id":"ITEM-1","itemData":{"abstract":"Pandemi covid-19 memberikan banyak dampak pada semua aspek kehidupan, salah satunya pada aspek ekonomi. Dengan adanya kebijakan yang diambil oleh pemerintah memaksa masyarakat untuk melakukan adaptasi terhadap kebiasaan yang baru tak terkecuali terhadap perilaku konsumen di Indonesia. Penelitian ini bertujuan mengetahui dampak yang ditimbulkan oleh pandemi covid-19 terhadap perilaku konsumen. Metode yang digunakan adalah metode kualitatif dengan studi kepustakaan atau literatur. Analisis data dilakukan dengan menggunakan teknik sistematik literature review yang mana penelitian menginterpretasikan studi-studi yang berkaitan dengan perilaku konsumen. Hasil dari penelitian menunjukkan bahwa literasi keuangan yang dapat menjadi upaya preventif untuk bencana seperti pandemi covid-19 dan konsumen di Indonesia pada awal pandemi melakukan tindakan panic buying dan mengalami perubahan pada cara berbelanjanya.","author":[{"dropping-particle":"","family":"Pebriyani","given":"Dini","non-dropping-particle":"","parse-names":false,"suffix":""},{"dropping-particle":"","family":"Hermawan","given":"Endang","non-dropping-particle":"","parse-names":false,"suffix":""}],"container-title":"Inovasi Penelitian","id":"ITEM-1","issue":"3","issued":{"date-parts":[["2021"]]},"page":"197-206","title":"Peran Pemerintah Desa Dalam Pemberdayaan Masyarakat Di Desa Tirtawangunan Kecamatan Sindangagung Kabupaten Kuningan Provinsi Jawa Barat","type":"article-journal","volume":"1"},"uris":["http://www.mendeley.com/documents/?uuid=0eed14b8-bf82-4884-9640-81aa7bc698e6"]}],"mendeley":{"formattedCitation":"Dini Pebriyani and Endang Hermawan, “Peran Pemerintah Desa Dalam Pemberdayaan Masyarakat Di Desa Tirtawangunan Kecamatan Sindangagung Kabupaten Kuningan Provinsi Jawa Barat,” &lt;i&gt;Inovasi Penelitian&lt;/i&gt; 1, no. 3 (2021): 197–206.","plainTextFormattedCitation":"Dini Pebriyani and Endang Hermawan, “Peran Pemerintah Desa Dalam Pemberdayaan Masyarakat Di Desa Tirtawangunan Kecamatan Sindangagung Kabupaten Kuningan Provinsi Jawa Barat,” Inovasi Penelitian 1, no. 3 (2021): 197–206.","previouslyFormattedCitation":"(Pebriyani and Hermawan 2021)"},"properties":{"noteIndex":12},"schema":"https://github.com/citation-style-language/schema/raw/master/csl-citation.json"}</w:instrText>
      </w:r>
      <w:r>
        <w:fldChar w:fldCharType="separate"/>
      </w:r>
      <w:r w:rsidRPr="00DA27BE">
        <w:rPr>
          <w:noProof/>
        </w:rPr>
        <w:t xml:space="preserve">Dini Pebriyani and Endang Hermawan, “Peran Pemerintah Desa Dalam Pemberdayaan Masyarakat Di Desa Tirtawangunan Kecamatan Sindangagung Kabupaten Kuningan Provinsi Jawa Barat,” </w:t>
      </w:r>
      <w:r w:rsidRPr="00DA27BE">
        <w:rPr>
          <w:i/>
          <w:noProof/>
        </w:rPr>
        <w:t>Inovasi Penelitian</w:t>
      </w:r>
      <w:r w:rsidRPr="00DA27BE">
        <w:rPr>
          <w:noProof/>
        </w:rPr>
        <w:t xml:space="preserve"> 1, no. 3 (2021): 197–206.</w:t>
      </w:r>
      <w:r>
        <w:fldChar w:fldCharType="end"/>
      </w:r>
    </w:p>
  </w:footnote>
  <w:footnote w:id="13">
    <w:p w14:paraId="43BB6BAB" w14:textId="1F4AF382" w:rsidR="00DA27BE" w:rsidRPr="00DA27BE" w:rsidRDefault="00DA27BE">
      <w:pPr>
        <w:pStyle w:val="FootnoteText"/>
        <w:rPr>
          <w:lang w:val="en-US"/>
        </w:rPr>
      </w:pPr>
      <w:r>
        <w:rPr>
          <w:rStyle w:val="FootnoteReference"/>
        </w:rPr>
        <w:footnoteRef/>
      </w:r>
      <w:r>
        <w:t xml:space="preserve"> </w:t>
      </w:r>
      <w:r>
        <w:fldChar w:fldCharType="begin" w:fldLock="1"/>
      </w:r>
      <w:r>
        <w:instrText>ADDIN CSL_CITATION {"citationItems":[{"id":"ITEM-1","itemData":{"abstract":"Penelitian ini bertujuan untuk memahami berlangsungnya proses pemberdayaan masyarakat melalui pengembangan desa wisata di Desa Wisata Penglipuran dan implikasinya terhadap ketahanan sosial budaya wilayah. Hasil penelitian diketahui bahwa proses pemberdayaan masyarakat di Desa Wisata Penglipuran berlangsung dalam tiga tahap yaitu tahap penyadaran, pengkapasitasan dan pemberian daya. Bentuk-bentuk pemberdayaan masyarakat melibatkan partisipasi masyarakat mulai dari perencanaan, pelaksanaan dan evaluasi. Adapun kendala-kendala dalam pemberdayaan masyarakat berkaitan dengan usaha mempertahankan budaya dan adat istiadat dari arus modernisasi, sikap masyarakat, terbatasnya sumber daya manusia dan ketersediaan akomodasi wisata serta kurangnya kegiatan promosi.Pemberdayaan masyarakat melalui pengembangan desa wisata memberikan implikasi terhadap ketahanan sosial budaya wilayah berupa penguatan dan beberapa perubahan pada tata nilai sosial, budaya dan lingkungan.","author":[{"dropping-particle":"","family":"Andriyani","given":"Anak Agung Istri","non-dropping-particle":"","parse-names":false,"suffix":""},{"dropping-particle":"","family":"Martono","given":"Edhi","non-dropping-particle":"","parse-names":false,"suffix":""},{"dropping-particle":"","family":"Muhamad","given":"","non-dropping-particle":"","parse-names":false,"suffix":""}],"container-title":"Jurnal Ketahanan Nasional","id":"ITEM-1","issue":"1","issued":{"date-parts":[["2014"]]},"page":"16","title":"Pemberdayaan Masyarakat melalui Pengembangan Desa Wisata dan Implikasinya terhadap Ketahanan Sosial Budaya","type":"article-journal","volume":"23"},"uris":["http://www.mendeley.com/documents/?uuid=e6afc2b6-954f-429e-8202-f99fcfd82e64"]}],"mendeley":{"formattedCitation":"Anak Agung Istri Andriyani, Edhi Martono, and Muhamad, “Pemberdayaan Masyarakat Melalui Pengembangan Desa Wisata Dan Implikasinya Terhadap Ketahanan Sosial Budaya,” &lt;i&gt;Jurnal Ketahanan Nasional&lt;/i&gt; 23, no. 1 (2014): 16, http://jurnal.ugm.ac.id/JKN%0AVOLUME.","plainTextFormattedCitation":"Anak Agung Istri Andriyani, Edhi Martono, and Muhamad, “Pemberdayaan Masyarakat Melalui Pengembangan Desa Wisata Dan Implikasinya Terhadap Ketahanan Sosial Budaya,” Jurnal Ketahanan Nasional 23, no. 1 (2014): 16, http://jurnal.ugm.ac.id/JKN%0AVOLUME.","previouslyFormattedCitation":"(Andriyani, Martono, and Muhamad 2014)"},"properties":{"noteIndex":13},"schema":"https://github.com/citation-style-language/schema/raw/master/csl-citation.json"}</w:instrText>
      </w:r>
      <w:r>
        <w:fldChar w:fldCharType="separate"/>
      </w:r>
      <w:r w:rsidRPr="00DA27BE">
        <w:rPr>
          <w:noProof/>
        </w:rPr>
        <w:t xml:space="preserve">Anak Agung Istri Andriyani, Edhi Martono, and Muhamad, “Pemberdayaan Masyarakat Melalui Pengembangan Desa Wisata Dan Implikasinya Terhadap Ketahanan Sosial Budaya,” </w:t>
      </w:r>
      <w:r w:rsidRPr="00DA27BE">
        <w:rPr>
          <w:i/>
          <w:noProof/>
        </w:rPr>
        <w:t>Jurnal Ketahanan Nasional</w:t>
      </w:r>
      <w:r w:rsidRPr="00DA27BE">
        <w:rPr>
          <w:noProof/>
        </w:rPr>
        <w:t xml:space="preserve"> 23, no. 1 (2014): 16, http://jurnal.ugm.ac.id/JKN%0AVOLUME.</w:t>
      </w:r>
      <w:r>
        <w:fldChar w:fldCharType="end"/>
      </w:r>
    </w:p>
  </w:footnote>
  <w:footnote w:id="14">
    <w:p w14:paraId="1A39BE91" w14:textId="2B0A5B59" w:rsidR="00DA27BE" w:rsidRPr="00DA27BE" w:rsidRDefault="00DA27BE">
      <w:pPr>
        <w:pStyle w:val="FootnoteText"/>
        <w:rPr>
          <w:lang w:val="en-US"/>
        </w:rPr>
      </w:pPr>
      <w:r>
        <w:rPr>
          <w:rStyle w:val="FootnoteReference"/>
        </w:rPr>
        <w:footnoteRef/>
      </w:r>
      <w:r>
        <w:t xml:space="preserve"> </w:t>
      </w:r>
      <w:r>
        <w:fldChar w:fldCharType="begin" w:fldLock="1"/>
      </w:r>
      <w:r>
        <w:instrText>ADDIN CSL_CITATION {"citationItems":[{"id":"ITEM-1","itemData":{"DOI":"10.26858/jiap.v6i1.2155","ISSN":"2086-6364","abstract":"Adapun tujuan kajian ini adalah untuk mengetahui tingkat keberhasilan pemberdayaan masyarakat melalui program life skills berbasis potensi lokal di Desa Lero Kecamatan Suppa Kabupaten Pinrang. Jumlah subyek (peserta pelatihan) sebanyak 121 terdiri atas 60 peserta pelatihan pembuatan ikan asin (kering) dan 61 peserta pelatihan pembuatan minyak kelapa fermentasi. Metode yang digunakan yaitu workshop, penyuluhan, dan pelatihan. Teknik pengumpulan data yaitu pengamatan (penilaian proses), angket, dan wawancara. Teknik analisis data/evaluasi program digunakan analisis deskriptif. Hasil pelaksanaan program pemberdayaan masyarakat menunjukkan (1) jumlah peserta yang berpartisifasi aktif dalam program pemberdayaan melalui pelatihan pembuatan ikan asin (kering) dan minyak kelapa fermentasi yang higienis dan berkualitas sebanyak 121 orang, (2) peserta pelatihan telah memiliki pengetahuan dan keterampilan dalam membuat ikan asin (kering) dan minyak kelapa fermentasi yang higienis dan berkualitas, dan (3) terbentuknya 3 (tiga) kelompok usaha kecil produksi ikan asin (kering) dan minyak kelapa fermentasi di Desa Lero Kecamatan Suppa Kabupaten Pinrang. Direkomendasikan kepada pemerintah agar pemberdayaan masyarakat melalui program pelatihan life skills perlu ditingkatkan dalam rangka peningkatan taraf hidup masyarakat.","author":[{"dropping-particle":"","family":"Rakib","given":"Muhammad","non-dropping-particle":"","parse-names":false,"suffix":""},{"dropping-particle":"","family":"Syam","given":"Agus","non-dropping-particle":"","parse-names":false,"suffix":""}],"container-title":"Jurnal Ilmiah Ilmu Administrasi Publik","id":"ITEM-1","issue":"1","issued":{"date-parts":[["2016"]]},"page":"96","title":"Pemberdayaan Masyarakat Melalui Program Life Skills Berbasis Potensi Lokal Untuk Meningkatkan Produktivitas Keluarga Di Desa Lero Kecamatan Suppa Kabupaten Pinrang","type":"article-journal","volume":"6"},"uris":["http://www.mendeley.com/documents/?uuid=f91a6103-9b99-4943-b2f9-8935439e9112","http://www.mendeley.com/documents/?uuid=b10d370d-a32b-4e33-8677-a3e643545ddf"]}],"mendeley":{"formattedCitation":"Muhammad Rakib and Agus Syam, “Pemberdayaan Masyarakat Melalui Program Life Skills Berbasis Potensi Lokal Untuk Meningkatkan Produktivitas Keluarga Di Desa Lero Kecamatan Suppa Kabupaten Pinrang,” &lt;i&gt;Jurnal Ilmiah Ilmu Administrasi Publik&lt;/i&gt; 6, no. 1 (2016): 96, https://doi.org/10.26858/jiap.v6i1.2155.","plainTextFormattedCitation":"Muhammad Rakib and Agus Syam, “Pemberdayaan Masyarakat Melalui Program Life Skills Berbasis Potensi Lokal Untuk Meningkatkan Produktivitas Keluarga Di Desa Lero Kecamatan Suppa Kabupaten Pinrang,” Jurnal Ilmiah Ilmu Administrasi Publik 6, no. 1 (2016): 96, https://doi.org/10.26858/jiap.v6i1.2155.","previouslyFormattedCitation":"(Rakib and Syam 2016)"},"properties":{"noteIndex":14},"schema":"https://github.com/citation-style-language/schema/raw/master/csl-citation.json"}</w:instrText>
      </w:r>
      <w:r>
        <w:fldChar w:fldCharType="separate"/>
      </w:r>
      <w:r w:rsidRPr="00DA27BE">
        <w:rPr>
          <w:noProof/>
        </w:rPr>
        <w:t xml:space="preserve">Muhammad Rakib and Agus Syam, “Pemberdayaan Masyarakat Melalui Program Life Skills Berbasis Potensi Lokal Untuk Meningkatkan Produktivitas Keluarga Di Desa Lero Kecamatan Suppa Kabupaten Pinrang,” </w:t>
      </w:r>
      <w:r w:rsidRPr="00DA27BE">
        <w:rPr>
          <w:i/>
          <w:noProof/>
        </w:rPr>
        <w:t>Jurnal Ilmiah Ilmu Administrasi Publik</w:t>
      </w:r>
      <w:r w:rsidRPr="00DA27BE">
        <w:rPr>
          <w:noProof/>
        </w:rPr>
        <w:t xml:space="preserve"> 6, no. 1 (2016): 96, https://doi.org/10.26858/jiap.v6i1.2155.</w:t>
      </w:r>
      <w:r>
        <w:fldChar w:fldCharType="end"/>
      </w:r>
    </w:p>
  </w:footnote>
  <w:footnote w:id="15">
    <w:p w14:paraId="5AFE36FE" w14:textId="0B4EC227" w:rsidR="00DA27BE" w:rsidRPr="00DA27BE" w:rsidRDefault="00DA27BE">
      <w:pPr>
        <w:pStyle w:val="FootnoteText"/>
        <w:rPr>
          <w:lang w:val="en-US"/>
        </w:rPr>
      </w:pPr>
      <w:r>
        <w:rPr>
          <w:rStyle w:val="FootnoteReference"/>
        </w:rPr>
        <w:footnoteRef/>
      </w:r>
      <w:r>
        <w:t xml:space="preserve"> </w:t>
      </w:r>
      <w:r>
        <w:fldChar w:fldCharType="begin" w:fldLock="1"/>
      </w:r>
      <w:r>
        <w:instrText>ADDIN CSL_CITATION {"citationItems":[{"id":"ITEM-1","itemData":{"DOI":"10.47492/jip.v1i5.179","ISSN":"2722-9475","abstract":"The background of the research in this thesis is based on population data in Trenggalek district, it is found that the population of productive age with low education (not graduating from school) has an unemployment rate that is higher than those who have completed education. The research focuses in this thesis are: (1). How is the personal skills ordering system in increasing the independence of package C students at SPNF SKB Trenggalek (2). How is the social skills booking system in increasing the independence of package C students. (3). What is the system for ordering intellectual skills in increasing the independence of package C students (4). How is the vocational proficiency ordering system in increasing the independence of package C students. The results of the research are (1). The personal skill formation system in increasing the independence of package C students at SPNF SKB Trenggalek is a very important skill, even the first and foremost skill that students must have, where personal skills are behaving in accordance with religious, social, and religious norms. law, have faith in God Almighty, have noble character, are just, honest, commendable, have a work ethic, are responsible and can be trusted. (2).Social skills formation system in increasing the independence of package C students: Social skills for students have characteristics, namely being open, easy to socialize / communicate well with others, superiors, customers / customers and relate to their environment / community the surroundings. (3). The system for building intellectual skills in increasing the independence of package C students: Where this skill implies the ability to analyze simply, think logically, the ability to make decisions, explore good ideas, the ability to dare to try in their field scientifically . (4). Vocational skills formation system in increasing the independence of package C students: Vocational skills (vocational skills), namely the ability to choose jobs, job training, mastering competencies, mastering skills, applying technology, carrying out work processes and producing goods and services that can ultimately improve their standard of living and be able to compete with DU / DI.","author":[{"dropping-particle":"","family":"Suwarnoto","given":"Suwarnoto","non-dropping-particle":"","parse-names":false,"suffix":""},{"dropping-particle":"","family":"Trisnantari","given":"Hikmah Eva","non-dropping-particle":"","parse-names":false,"suffix":""},{"dropping-particle":"","family":"Su’jai","given":"Imam Suwaktus","non-dropping-particle":"","parse-names":false,"suffix":""}],"container-title":"Jurnal Inovasi Penelitian","id":"ITEM-1","issue":"5","issued":{"date-parts":[["2020"]]},"page":"985-988","title":"Life Skills Education in Increasing the Independence of Students Pursuing Package C Through the Spnf Skb Trenggalek","type":"article-journal","volume":"1"},"uris":["http://www.mendeley.com/documents/?uuid=b80112a3-d313-4693-8eb6-e75200c182b8","http://www.mendeley.com/documents/?uuid=76e32f8f-604f-4361-86b7-b8f5f5504460"]}],"mendeley":{"formattedCitation":"Suwarnoto Suwarnoto, Hikmah Eva Trisnantari, and Imam Suwaktus Su’jai, “Life Skills Education in Increasing the Independence of Students Pursuing Package C Through the Spnf Skb Trenggalek,” &lt;i&gt;Jurnal Inovasi Penelitian&lt;/i&gt; 1, no. 5 (2020): 985–88, https://doi.org/10.47492/jip.v1i5.179.","plainTextFormattedCitation":"Suwarnoto Suwarnoto, Hikmah Eva Trisnantari, and Imam Suwaktus Su’jai, “Life Skills Education in Increasing the Independence of Students Pursuing Package C Through the Spnf Skb Trenggalek,” Jurnal Inovasi Penelitian 1, no. 5 (2020): 985–88, https://doi.org/10.47492/jip.v1i5.179.","previouslyFormattedCitation":"(Suwarnoto, Trisnantari, and Su’jai 2020)"},"properties":{"noteIndex":15},"schema":"https://github.com/citation-style-language/schema/raw/master/csl-citation.json"}</w:instrText>
      </w:r>
      <w:r>
        <w:fldChar w:fldCharType="separate"/>
      </w:r>
      <w:r w:rsidRPr="00DA27BE">
        <w:rPr>
          <w:noProof/>
        </w:rPr>
        <w:t xml:space="preserve">Suwarnoto Suwarnoto, Hikmah Eva Trisnantari, and Imam Suwaktus Su’jai, “Life Skills Education in Increasing the Independence of Students Pursuing Package C Through the Spnf Skb Trenggalek,” </w:t>
      </w:r>
      <w:r w:rsidRPr="00DA27BE">
        <w:rPr>
          <w:i/>
          <w:noProof/>
        </w:rPr>
        <w:t>Jurnal Inovasi Penelitian</w:t>
      </w:r>
      <w:r w:rsidRPr="00DA27BE">
        <w:rPr>
          <w:noProof/>
        </w:rPr>
        <w:t xml:space="preserve"> 1, no. 5 (2020): 985–88, https://doi.org/10.47492/jip.v1i5.179.</w:t>
      </w:r>
      <w: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BA46A6"/>
    <w:multiLevelType w:val="hybridMultilevel"/>
    <w:tmpl w:val="89D65D84"/>
    <w:lvl w:ilvl="0" w:tplc="3809000B">
      <w:start w:val="1"/>
      <w:numFmt w:val="bullet"/>
      <w:lvlText w:val=""/>
      <w:lvlJc w:val="left"/>
      <w:pPr>
        <w:ind w:left="1440" w:hanging="360"/>
      </w:pPr>
      <w:rPr>
        <w:rFonts w:ascii="Wingdings" w:hAnsi="Wingding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 w15:restartNumberingAfterBreak="0">
    <w:nsid w:val="0C815B1E"/>
    <w:multiLevelType w:val="hybridMultilevel"/>
    <w:tmpl w:val="19D67D7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 w15:restartNumberingAfterBreak="0">
    <w:nsid w:val="0C8B5153"/>
    <w:multiLevelType w:val="hybridMultilevel"/>
    <w:tmpl w:val="84E6F0A6"/>
    <w:lvl w:ilvl="0" w:tplc="66FC6E6A">
      <w:start w:val="1"/>
      <w:numFmt w:val="upperLetter"/>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88654B9"/>
    <w:multiLevelType w:val="hybridMultilevel"/>
    <w:tmpl w:val="1F544022"/>
    <w:lvl w:ilvl="0" w:tplc="66FC6E6A">
      <w:start w:val="1"/>
      <w:numFmt w:val="upperLetter"/>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26B6CBA"/>
    <w:multiLevelType w:val="hybridMultilevel"/>
    <w:tmpl w:val="B4D00CEA"/>
    <w:lvl w:ilvl="0" w:tplc="66FC6E6A">
      <w:start w:val="1"/>
      <w:numFmt w:val="upperLetter"/>
      <w:lvlText w:val="%1."/>
      <w:lvlJc w:val="center"/>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15:restartNumberingAfterBreak="0">
    <w:nsid w:val="355543DF"/>
    <w:multiLevelType w:val="hybridMultilevel"/>
    <w:tmpl w:val="8018920E"/>
    <w:lvl w:ilvl="0" w:tplc="8AC41A9C">
      <w:start w:val="1"/>
      <w:numFmt w:val="lowerLetter"/>
      <w:lvlText w:val="%1)"/>
      <w:lvlJc w:val="center"/>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51BE2EE5"/>
    <w:multiLevelType w:val="hybridMultilevel"/>
    <w:tmpl w:val="7624D4E8"/>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569C58D9"/>
    <w:multiLevelType w:val="hybridMultilevel"/>
    <w:tmpl w:val="D26E4E50"/>
    <w:lvl w:ilvl="0" w:tplc="66FC6E6A">
      <w:start w:val="1"/>
      <w:numFmt w:val="upperLetter"/>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70A4061B"/>
    <w:multiLevelType w:val="hybridMultilevel"/>
    <w:tmpl w:val="CD7A5ED2"/>
    <w:lvl w:ilvl="0" w:tplc="DE1EA6A0">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76B22E5"/>
    <w:multiLevelType w:val="hybridMultilevel"/>
    <w:tmpl w:val="A50651A8"/>
    <w:lvl w:ilvl="0" w:tplc="DE1EA6A0">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A3E7E33"/>
    <w:multiLevelType w:val="hybridMultilevel"/>
    <w:tmpl w:val="2BD0120A"/>
    <w:lvl w:ilvl="0" w:tplc="53F8EA76">
      <w:start w:val="1"/>
      <w:numFmt w:val="decimal"/>
      <w:lvlText w:val="%1."/>
      <w:lvlJc w:val="center"/>
      <w:pPr>
        <w:ind w:left="1440" w:hanging="360"/>
      </w:pPr>
      <w:rPr>
        <w:rFonts w:hint="default"/>
        <w:b/>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2"/>
  </w:num>
  <w:num w:numId="2">
    <w:abstractNumId w:val="7"/>
  </w:num>
  <w:num w:numId="3">
    <w:abstractNumId w:val="4"/>
  </w:num>
  <w:num w:numId="4">
    <w:abstractNumId w:val="3"/>
  </w:num>
  <w:num w:numId="5">
    <w:abstractNumId w:val="10"/>
  </w:num>
  <w:num w:numId="6">
    <w:abstractNumId w:val="5"/>
  </w:num>
  <w:num w:numId="7">
    <w:abstractNumId w:val="1"/>
  </w:num>
  <w:num w:numId="8">
    <w:abstractNumId w:val="9"/>
  </w:num>
  <w:num w:numId="9">
    <w:abstractNumId w:val="8"/>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5EFB"/>
    <w:rsid w:val="00051548"/>
    <w:rsid w:val="00084734"/>
    <w:rsid w:val="00095EFB"/>
    <w:rsid w:val="000A04DA"/>
    <w:rsid w:val="000E5237"/>
    <w:rsid w:val="00107D99"/>
    <w:rsid w:val="00170E3E"/>
    <w:rsid w:val="001745AA"/>
    <w:rsid w:val="001A1391"/>
    <w:rsid w:val="001A437F"/>
    <w:rsid w:val="001A70C4"/>
    <w:rsid w:val="001E4D11"/>
    <w:rsid w:val="001F5F68"/>
    <w:rsid w:val="0021637F"/>
    <w:rsid w:val="00280F66"/>
    <w:rsid w:val="00283B65"/>
    <w:rsid w:val="002858B4"/>
    <w:rsid w:val="0030488A"/>
    <w:rsid w:val="00314BA5"/>
    <w:rsid w:val="00327A16"/>
    <w:rsid w:val="003A3CAD"/>
    <w:rsid w:val="003B4F23"/>
    <w:rsid w:val="0042360B"/>
    <w:rsid w:val="0046743F"/>
    <w:rsid w:val="00497175"/>
    <w:rsid w:val="004D0A40"/>
    <w:rsid w:val="004D249F"/>
    <w:rsid w:val="005009D4"/>
    <w:rsid w:val="0050742C"/>
    <w:rsid w:val="00525BBF"/>
    <w:rsid w:val="00563EF4"/>
    <w:rsid w:val="00587A40"/>
    <w:rsid w:val="005C212E"/>
    <w:rsid w:val="005C7446"/>
    <w:rsid w:val="00600C89"/>
    <w:rsid w:val="00640E5D"/>
    <w:rsid w:val="00655DF4"/>
    <w:rsid w:val="006F4C8A"/>
    <w:rsid w:val="007219CF"/>
    <w:rsid w:val="007356EC"/>
    <w:rsid w:val="00780BC5"/>
    <w:rsid w:val="007A6810"/>
    <w:rsid w:val="007B692F"/>
    <w:rsid w:val="007E5989"/>
    <w:rsid w:val="007F72EC"/>
    <w:rsid w:val="008F39DD"/>
    <w:rsid w:val="00931C08"/>
    <w:rsid w:val="009B1B04"/>
    <w:rsid w:val="00A14076"/>
    <w:rsid w:val="00A91D7F"/>
    <w:rsid w:val="00AC310D"/>
    <w:rsid w:val="00B17CD6"/>
    <w:rsid w:val="00B424CC"/>
    <w:rsid w:val="00B50ABF"/>
    <w:rsid w:val="00B64592"/>
    <w:rsid w:val="00B74B57"/>
    <w:rsid w:val="00BE0228"/>
    <w:rsid w:val="00BF28D5"/>
    <w:rsid w:val="00C83713"/>
    <w:rsid w:val="00CA7E30"/>
    <w:rsid w:val="00CD5415"/>
    <w:rsid w:val="00CF2A02"/>
    <w:rsid w:val="00D032C9"/>
    <w:rsid w:val="00D0756C"/>
    <w:rsid w:val="00D400CF"/>
    <w:rsid w:val="00D462BC"/>
    <w:rsid w:val="00D5105A"/>
    <w:rsid w:val="00D904FD"/>
    <w:rsid w:val="00DA0E38"/>
    <w:rsid w:val="00DA27BE"/>
    <w:rsid w:val="00DB3BE9"/>
    <w:rsid w:val="00DD0266"/>
    <w:rsid w:val="00DD15C1"/>
    <w:rsid w:val="00DD2818"/>
    <w:rsid w:val="00DD6F16"/>
    <w:rsid w:val="00E02239"/>
    <w:rsid w:val="00E833FA"/>
    <w:rsid w:val="00E90771"/>
    <w:rsid w:val="00EC225F"/>
    <w:rsid w:val="00ED2DE8"/>
    <w:rsid w:val="00F07EC8"/>
    <w:rsid w:val="00F34D6F"/>
    <w:rsid w:val="00FE1DF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1B820D"/>
  <w15:chartTrackingRefBased/>
  <w15:docId w15:val="{F96FD853-A1AD-4539-BE52-F7414576C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7A1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5989"/>
    <w:rPr>
      <w:color w:val="0563C1" w:themeColor="hyperlink"/>
      <w:u w:val="single"/>
    </w:rPr>
  </w:style>
  <w:style w:type="character" w:customStyle="1" w:styleId="UnresolvedMention">
    <w:name w:val="Unresolved Mention"/>
    <w:basedOn w:val="DefaultParagraphFont"/>
    <w:uiPriority w:val="99"/>
    <w:semiHidden/>
    <w:unhideWhenUsed/>
    <w:rsid w:val="007E5989"/>
    <w:rPr>
      <w:color w:val="605E5C"/>
      <w:shd w:val="clear" w:color="auto" w:fill="E1DFDD"/>
    </w:rPr>
  </w:style>
  <w:style w:type="paragraph" w:styleId="ListParagraph">
    <w:name w:val="List Paragraph"/>
    <w:basedOn w:val="Normal"/>
    <w:uiPriority w:val="34"/>
    <w:qFormat/>
    <w:rsid w:val="00327A16"/>
    <w:pPr>
      <w:ind w:left="720"/>
      <w:contextualSpacing/>
    </w:pPr>
  </w:style>
  <w:style w:type="paragraph" w:styleId="FootnoteText">
    <w:name w:val="footnote text"/>
    <w:basedOn w:val="Normal"/>
    <w:link w:val="FootnoteTextChar"/>
    <w:uiPriority w:val="99"/>
    <w:semiHidden/>
    <w:unhideWhenUsed/>
    <w:rsid w:val="00A91D7F"/>
    <w:pPr>
      <w:spacing w:after="0"/>
    </w:pPr>
    <w:rPr>
      <w:sz w:val="20"/>
      <w:szCs w:val="20"/>
    </w:rPr>
  </w:style>
  <w:style w:type="character" w:customStyle="1" w:styleId="FootnoteTextChar">
    <w:name w:val="Footnote Text Char"/>
    <w:basedOn w:val="DefaultParagraphFont"/>
    <w:link w:val="FootnoteText"/>
    <w:uiPriority w:val="99"/>
    <w:semiHidden/>
    <w:rsid w:val="00A91D7F"/>
    <w:rPr>
      <w:sz w:val="20"/>
      <w:szCs w:val="20"/>
    </w:rPr>
  </w:style>
  <w:style w:type="character" w:styleId="FootnoteReference">
    <w:name w:val="footnote reference"/>
    <w:basedOn w:val="DefaultParagraphFont"/>
    <w:uiPriority w:val="99"/>
    <w:semiHidden/>
    <w:unhideWhenUsed/>
    <w:rsid w:val="00A91D7F"/>
    <w:rPr>
      <w:vertAlign w:val="superscript"/>
    </w:rPr>
  </w:style>
  <w:style w:type="paragraph" w:styleId="Header">
    <w:name w:val="header"/>
    <w:basedOn w:val="Normal"/>
    <w:link w:val="HeaderChar"/>
    <w:uiPriority w:val="99"/>
    <w:unhideWhenUsed/>
    <w:rsid w:val="00DA27BE"/>
    <w:pPr>
      <w:tabs>
        <w:tab w:val="center" w:pos="4680"/>
        <w:tab w:val="right" w:pos="9360"/>
      </w:tabs>
      <w:spacing w:after="0"/>
    </w:pPr>
  </w:style>
  <w:style w:type="character" w:customStyle="1" w:styleId="HeaderChar">
    <w:name w:val="Header Char"/>
    <w:basedOn w:val="DefaultParagraphFont"/>
    <w:link w:val="Header"/>
    <w:uiPriority w:val="99"/>
    <w:rsid w:val="00DA27BE"/>
  </w:style>
  <w:style w:type="paragraph" w:styleId="Footer">
    <w:name w:val="footer"/>
    <w:basedOn w:val="Normal"/>
    <w:link w:val="FooterChar"/>
    <w:uiPriority w:val="99"/>
    <w:unhideWhenUsed/>
    <w:rsid w:val="00DA27BE"/>
    <w:pPr>
      <w:tabs>
        <w:tab w:val="center" w:pos="4680"/>
        <w:tab w:val="right" w:pos="9360"/>
      </w:tabs>
      <w:spacing w:after="0"/>
    </w:pPr>
  </w:style>
  <w:style w:type="character" w:customStyle="1" w:styleId="FooterChar">
    <w:name w:val="Footer Char"/>
    <w:basedOn w:val="DefaultParagraphFont"/>
    <w:link w:val="Footer"/>
    <w:uiPriority w:val="99"/>
    <w:rsid w:val="00DA27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winilamsari856@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69E5743-EA5F-454B-B7F5-428F367AC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3</TotalTime>
  <Pages>13</Pages>
  <Words>3265</Words>
  <Characters>18616</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89</cp:revision>
  <dcterms:created xsi:type="dcterms:W3CDTF">2022-03-24T23:52:00Z</dcterms:created>
  <dcterms:modified xsi:type="dcterms:W3CDTF">2022-04-25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348067-f8ab-3e4a-8b60-1defaa8957d9</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